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DBBCD" w14:textId="77777777" w:rsidR="00C14F41" w:rsidRPr="00F672E9" w:rsidRDefault="000D08BC" w:rsidP="00C14F41">
      <w:pPr>
        <w:pStyle w:val="BodyText"/>
        <w:rPr>
          <w:caps/>
        </w:rPr>
      </w:pPr>
      <w:r w:rsidRPr="00F672E9">
        <w:rPr>
          <w:caps/>
          <w:noProof/>
          <w:lang w:val="en-US" w:bidi="hi-IN"/>
        </w:rPr>
        <mc:AlternateContent>
          <mc:Choice Requires="wps">
            <w:drawing>
              <wp:anchor distT="0" distB="0" distL="114300" distR="114300" simplePos="0" relativeHeight="251652096" behindDoc="0" locked="0" layoutInCell="1" allowOverlap="1" wp14:anchorId="1C17EF00" wp14:editId="076177A1">
                <wp:simplePos x="0" y="0"/>
                <wp:positionH relativeFrom="column">
                  <wp:posOffset>-1119847</wp:posOffset>
                </wp:positionH>
                <wp:positionV relativeFrom="paragraph">
                  <wp:posOffset>-286613</wp:posOffset>
                </wp:positionV>
                <wp:extent cx="3838575" cy="193294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17EF00" id="_x0000_t202" coordsize="21600,21600" o:spt="202" path="m,l,21600r21600,l21600,xe">
                <v:stroke joinstyle="miter"/>
                <v:path gradientshapeok="t" o:connecttype="rect"/>
              </v:shapetype>
              <v:shape id="Text Box 9" o:spid="_x0000_s1026" type="#_x0000_t202" style="position:absolute;margin-left:-88.2pt;margin-top:-22.55pt;width:302.25pt;height:152.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" filled="f" stroked="f">
                <v:textbox inset="0">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v:textbox>
              </v:shape>
            </w:pict>
          </mc:Fallback>
        </mc:AlternateContent>
      </w:r>
    </w:p>
    <w:p w14:paraId="51FA709A" w14:textId="77777777" w:rsidR="00C14F41" w:rsidRPr="00A354CB" w:rsidRDefault="00C14F41" w:rsidP="00C14F41">
      <w:pPr>
        <w:pStyle w:val="BodyText"/>
      </w:pPr>
    </w:p>
    <w:p w14:paraId="0FBEA894" w14:textId="77777777" w:rsidR="00C14F41" w:rsidRPr="00A354CB" w:rsidRDefault="00C14F41" w:rsidP="00C14F41"/>
    <w:p w14:paraId="2055E712" w14:textId="77777777" w:rsidR="00314D46" w:rsidRPr="00A354CB" w:rsidRDefault="00314D46" w:rsidP="00C14F41"/>
    <w:p w14:paraId="1A8E64F3" w14:textId="77777777" w:rsidR="00314D46" w:rsidRPr="00A354CB" w:rsidRDefault="00314D46" w:rsidP="00C14F41"/>
    <w:p w14:paraId="63C375B9" w14:textId="77777777" w:rsidR="00314D46" w:rsidRPr="00A354CB" w:rsidRDefault="00314D46" w:rsidP="00C14F41"/>
    <w:p w14:paraId="5C8823EE" w14:textId="77777777" w:rsidR="008B7CB6" w:rsidRPr="00A354CB" w:rsidRDefault="008B7CB6" w:rsidP="008B7CB6"/>
    <w:p w14:paraId="6DD7469D" w14:textId="77777777" w:rsidR="008B7CB6" w:rsidRPr="00A354CB" w:rsidRDefault="008B7CB6" w:rsidP="008B7CB6"/>
    <w:p w14:paraId="76BCD71D" w14:textId="77777777" w:rsidR="00C14F41" w:rsidRPr="00A354CB" w:rsidRDefault="00C14F41" w:rsidP="00C14F41"/>
    <w:p w14:paraId="45956AE5" w14:textId="77777777" w:rsidR="00314D46" w:rsidRPr="00A354CB" w:rsidRDefault="00314D46" w:rsidP="00C14F41"/>
    <w:p w14:paraId="1032BAAC" w14:textId="6EB08BBC" w:rsidR="00314D46" w:rsidRPr="00A354CB" w:rsidRDefault="00996DE6" w:rsidP="00C14F41">
      <w:r>
        <w:rPr>
          <w:noProof/>
          <w:lang w:val="en-US" w:bidi="hi-IN"/>
        </w:rPr>
        <mc:AlternateContent>
          <mc:Choice Requires="wps">
            <w:drawing>
              <wp:anchor distT="0" distB="0" distL="114300" distR="114300" simplePos="0" relativeHeight="251663360" behindDoc="0" locked="0" layoutInCell="1" allowOverlap="1" wp14:anchorId="5E7D119E" wp14:editId="6323AF7F">
                <wp:simplePos x="0" y="0"/>
                <wp:positionH relativeFrom="column">
                  <wp:posOffset>-1030682</wp:posOffset>
                </wp:positionH>
                <wp:positionV relativeFrom="paragraph">
                  <wp:posOffset>188595</wp:posOffset>
                </wp:positionV>
                <wp:extent cx="3571875" cy="733425"/>
                <wp:effectExtent l="0" t="0" r="0" b="0"/>
                <wp:wrapNone/>
                <wp:docPr id="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D119E" id="Text Box 12" o:spid="_x0000_s1027" type="#_x0000_t202" style="position:absolute;margin-left:-81.15pt;margin-top:14.85pt;width:281.25pt;height:5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" filled="f" stroked="f">
                <v:textbox inset="0">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v:textbox>
              </v:shape>
            </w:pict>
          </mc:Fallback>
        </mc:AlternateContent>
      </w:r>
    </w:p>
    <w:p w14:paraId="0530060B" w14:textId="29063874" w:rsidR="007B261E" w:rsidRPr="00A354CB" w:rsidRDefault="007B261E" w:rsidP="00C14F41"/>
    <w:p w14:paraId="1E649842" w14:textId="3BD7C381" w:rsidR="00314D46" w:rsidRPr="00A354CB" w:rsidRDefault="00314D46" w:rsidP="00C14F41"/>
    <w:p w14:paraId="1431E1AA" w14:textId="77777777" w:rsidR="00314D46" w:rsidRPr="00A354CB" w:rsidRDefault="00314D46" w:rsidP="00C14F41"/>
    <w:p w14:paraId="58AAE763" w14:textId="77777777" w:rsidR="00314D46" w:rsidRPr="00A354CB" w:rsidRDefault="00314D46" w:rsidP="00C14F41"/>
    <w:p w14:paraId="2F7B9662" w14:textId="77777777" w:rsidR="00314D46" w:rsidRPr="00A354CB" w:rsidRDefault="00314D46" w:rsidP="00C14F41"/>
    <w:p w14:paraId="33450A24" w14:textId="77777777" w:rsidR="00BC062F" w:rsidRPr="00A354CB" w:rsidRDefault="00BC062F" w:rsidP="00C14F41"/>
    <w:p w14:paraId="7AA2C710" w14:textId="77777777" w:rsidR="00314D46" w:rsidRPr="00A354CB" w:rsidRDefault="00314D46" w:rsidP="00C14F41"/>
    <w:p w14:paraId="51BBB5A9" w14:textId="77777777" w:rsidR="00314D46" w:rsidRPr="00A354CB" w:rsidRDefault="000D08BC" w:rsidP="00C14F41">
      <w:r>
        <w:rPr>
          <w:noProof/>
          <w:lang w:val="en-US" w:bidi="hi-IN"/>
        </w:rPr>
        <mc:AlternateContent>
          <mc:Choice Requires="wps">
            <w:drawing>
              <wp:anchor distT="0" distB="0" distL="114300" distR="114300" simplePos="0" relativeHeight="251654144" behindDoc="0" locked="0" layoutInCell="1" allowOverlap="1" wp14:anchorId="1A775F10" wp14:editId="41370260">
                <wp:simplePos x="0" y="0"/>
                <wp:positionH relativeFrom="column">
                  <wp:posOffset>48260</wp:posOffset>
                </wp:positionH>
                <wp:positionV relativeFrom="paragraph">
                  <wp:posOffset>10160</wp:posOffset>
                </wp:positionV>
                <wp:extent cx="3571875" cy="733425"/>
                <wp:effectExtent l="0" t="0" r="0" b="9525"/>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75F10" id="Text Box 13" o:spid="_x0000_s1028" type="#_x0000_t202" style="position:absolute;margin-left:3.8pt;margin-top:.8pt;width:281.25pt;height:57.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" filled="f" stroked="f">
                <v:textbox inset="0">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v:textbox>
              </v:shape>
            </w:pict>
          </mc:Fallback>
        </mc:AlternateContent>
      </w:r>
    </w:p>
    <w:p w14:paraId="2934F02F" w14:textId="77777777" w:rsidR="00314D46" w:rsidRPr="00A354CB" w:rsidRDefault="00314D46" w:rsidP="00C14F41"/>
    <w:p w14:paraId="6EEF021B" w14:textId="77777777" w:rsidR="00C14F41" w:rsidRPr="00A354CB" w:rsidRDefault="00C14F41" w:rsidP="00C14F41"/>
    <w:p w14:paraId="6230A724" w14:textId="77777777" w:rsidR="00C14F41" w:rsidRPr="00A354CB" w:rsidRDefault="00C14F41" w:rsidP="00C14F41"/>
    <w:p w14:paraId="7F88E81E" w14:textId="77777777" w:rsidR="00C14F41" w:rsidRPr="00A354CB" w:rsidRDefault="00C14F41" w:rsidP="00C14F41"/>
    <w:p w14:paraId="423DB126" w14:textId="77777777" w:rsidR="00E76BE1" w:rsidRDefault="00E76BE1" w:rsidP="00C14F41"/>
    <w:p w14:paraId="53C1C829" w14:textId="77777777" w:rsidR="000F4B96" w:rsidRDefault="000F4B96" w:rsidP="00C14F41"/>
    <w:p w14:paraId="4C28A011" w14:textId="77777777" w:rsidR="000F4B96" w:rsidRDefault="000F4B96" w:rsidP="00C14F41"/>
    <w:p w14:paraId="4D91777A" w14:textId="77777777" w:rsidR="000F4B96" w:rsidRDefault="000F4B96" w:rsidP="00C14F41"/>
    <w:p w14:paraId="60A17236" w14:textId="77777777" w:rsidR="000F4B96" w:rsidRDefault="000F4B96" w:rsidP="00C14F41"/>
    <w:p w14:paraId="2CA77B3A" w14:textId="77777777" w:rsidR="000F4B96" w:rsidRDefault="000F4B96" w:rsidP="00C14F41"/>
    <w:p w14:paraId="302F3258" w14:textId="77777777" w:rsidR="000F4B96" w:rsidRPr="000F4B96" w:rsidRDefault="000F4B96" w:rsidP="000F4B96"/>
    <w:p w14:paraId="1DAB1E61" w14:textId="21857A76" w:rsidR="000F4B96" w:rsidRPr="000F4B96" w:rsidRDefault="00515719" w:rsidP="000F4B96">
      <w:r w:rsidRPr="00F660A4">
        <w:rPr>
          <w:noProof/>
          <w:lang w:val="en-US" w:bidi="hi-IN"/>
        </w:rPr>
        <mc:AlternateContent>
          <mc:Choice Requires="wps">
            <w:drawing>
              <wp:anchor distT="0" distB="0" distL="114300" distR="114300" simplePos="0" relativeHeight="251651072" behindDoc="0" locked="0" layoutInCell="1" allowOverlap="1" wp14:anchorId="01844971" wp14:editId="772FFF48">
                <wp:simplePos x="0" y="0"/>
                <wp:positionH relativeFrom="column">
                  <wp:posOffset>701583</wp:posOffset>
                </wp:positionH>
                <wp:positionV relativeFrom="paragraph">
                  <wp:posOffset>98425</wp:posOffset>
                </wp:positionV>
                <wp:extent cx="1143000" cy="640080"/>
                <wp:effectExtent l="0" t="0" r="0" b="0"/>
                <wp:wrapNone/>
                <wp:docPr id="15"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1844971" id="Title 1" o:spid="_x0000_s1029" style="position:absolute;margin-left:55.25pt;margin-top:7.75pt;width:90pt;height:50.4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" filled="f" stroked="f">
                <o:lock v:ext="edit" grouping="t"/>
                <v:textbo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Pr>
          <w:noProof/>
          <w:lang w:val="en-US" w:bidi="hi-IN"/>
        </w:rPr>
        <w:drawing>
          <wp:anchor distT="0" distB="0" distL="114300" distR="114300" simplePos="0" relativeHeight="251660288" behindDoc="0" locked="0" layoutInCell="1" allowOverlap="1" wp14:anchorId="7B7C22A2" wp14:editId="1E5D649F">
            <wp:simplePos x="0" y="0"/>
            <wp:positionH relativeFrom="column">
              <wp:posOffset>112927</wp:posOffset>
            </wp:positionH>
            <wp:positionV relativeFrom="paragraph">
              <wp:posOffset>96259</wp:posOffset>
            </wp:positionV>
            <wp:extent cx="662305" cy="640080"/>
            <wp:effectExtent l="0" t="0" r="4445" b="7620"/>
            <wp:wrapThrough wrapText="bothSides">
              <wp:wrapPolygon edited="0">
                <wp:start x="9941" y="0"/>
                <wp:lineTo x="3728" y="3214"/>
                <wp:lineTo x="4970" y="10286"/>
                <wp:lineTo x="0" y="12857"/>
                <wp:lineTo x="0" y="16714"/>
                <wp:lineTo x="9319" y="20571"/>
                <wp:lineTo x="9319" y="21214"/>
                <wp:lineTo x="12426" y="21214"/>
                <wp:lineTo x="12426" y="20571"/>
                <wp:lineTo x="21124" y="16714"/>
                <wp:lineTo x="21124" y="12214"/>
                <wp:lineTo x="16153" y="9643"/>
                <wp:lineTo x="16153" y="5786"/>
                <wp:lineTo x="12426" y="0"/>
                <wp:lineTo x="9941"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Pr>
          <w:noProof/>
          <w:lang w:val="en-US" w:bidi="hi-IN"/>
        </w:rPr>
        <w:drawing>
          <wp:anchor distT="0" distB="0" distL="114300" distR="114300" simplePos="0" relativeHeight="251657216" behindDoc="0" locked="0" layoutInCell="1" allowOverlap="1" wp14:anchorId="74F70763" wp14:editId="5F71DC6F">
            <wp:simplePos x="0" y="0"/>
            <wp:positionH relativeFrom="column">
              <wp:posOffset>-725170</wp:posOffset>
            </wp:positionH>
            <wp:positionV relativeFrom="paragraph">
              <wp:posOffset>14287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p>
    <w:p w14:paraId="48B942DC" w14:textId="77777777" w:rsidR="000F4B96" w:rsidRDefault="000F4B96" w:rsidP="000F4B96"/>
    <w:p w14:paraId="0646C0AD" w14:textId="77777777" w:rsidR="000F4B96" w:rsidRDefault="000F4B96" w:rsidP="000F4B96"/>
    <w:p w14:paraId="635A5CA6" w14:textId="77777777" w:rsidR="000F4B96" w:rsidRPr="000F4B96" w:rsidRDefault="000F4B96" w:rsidP="000F4B96">
      <w:pPr>
        <w:sectPr w:rsidR="000F4B96" w:rsidRPr="000F4B96" w:rsidSect="009D4BA9">
          <w:footerReference w:type="default" r:id="rId10"/>
          <w:headerReference w:type="first" r:id="rId11"/>
          <w:footerReference w:type="first" r:id="rId12"/>
          <w:pgSz w:w="11909" w:h="16834" w:code="9"/>
          <w:pgMar w:top="4536" w:right="1418" w:bottom="1474" w:left="4820" w:header="720" w:footer="720" w:gutter="0"/>
          <w:pgNumType w:start="1"/>
          <w:cols w:space="720"/>
          <w:titlePg/>
        </w:sectPr>
      </w:pPr>
    </w:p>
    <w:p w14:paraId="1CA1482A" w14:textId="77777777" w:rsidR="0044409A" w:rsidRPr="00A354CB" w:rsidRDefault="000D08BC" w:rsidP="00C14F41">
      <w:r>
        <w:rPr>
          <w:noProof/>
          <w:lang w:val="en-US" w:bidi="hi-IN"/>
        </w:rPr>
        <w:lastRenderedPageBreak/>
        <w:drawing>
          <wp:anchor distT="0" distB="0" distL="114300" distR="114300" simplePos="0" relativeHeight="251658240" behindDoc="0" locked="0" layoutInCell="1" allowOverlap="1" wp14:anchorId="2F063CF2" wp14:editId="2E22713B">
            <wp:simplePos x="0" y="0"/>
            <wp:positionH relativeFrom="column">
              <wp:posOffset>-942975</wp:posOffset>
            </wp:positionH>
            <wp:positionV relativeFrom="paragraph">
              <wp:posOffset>-1080135</wp:posOffset>
            </wp:positionV>
            <wp:extent cx="2657475" cy="10629265"/>
            <wp:effectExtent l="0" t="0" r="9525" b="635"/>
            <wp:wrapSquare wrapText="bothSides"/>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r="64638"/>
                    <a:stretch>
                      <a:fillRect/>
                    </a:stretch>
                  </pic:blipFill>
                  <pic:spPr bwMode="auto">
                    <a:xfrm>
                      <a:off x="0" y="0"/>
                      <a:ext cx="2657475" cy="10629265"/>
                    </a:xfrm>
                    <a:prstGeom prst="rect">
                      <a:avLst/>
                    </a:prstGeom>
                    <a:noFill/>
                    <a:ln>
                      <a:noFill/>
                    </a:ln>
                  </pic:spPr>
                </pic:pic>
              </a:graphicData>
            </a:graphic>
            <wp14:sizeRelH relativeFrom="margin">
              <wp14:pctWidth>0</wp14:pctWidth>
            </wp14:sizeRelH>
            <wp14:sizeRelV relativeFrom="page">
              <wp14:pctHeight>0</wp14:pctHeight>
            </wp14:sizeRelV>
          </wp:anchor>
        </w:drawing>
      </w:r>
    </w:p>
    <w:p w14:paraId="725A3066" w14:textId="77777777" w:rsidR="0044409A" w:rsidRPr="00A354CB" w:rsidRDefault="0044409A" w:rsidP="00C14F41"/>
    <w:p w14:paraId="08FF9B4A" w14:textId="77777777" w:rsidR="00E6419D" w:rsidRPr="00A354CB" w:rsidRDefault="00E6419D" w:rsidP="00C14F41"/>
    <w:p w14:paraId="50F51E74" w14:textId="77777777" w:rsidR="00E6419D" w:rsidRPr="00A354CB" w:rsidRDefault="00E6419D" w:rsidP="00C14F41"/>
    <w:p w14:paraId="669E274C" w14:textId="77777777" w:rsidR="00E6419D" w:rsidRPr="00A354CB" w:rsidRDefault="00E6419D" w:rsidP="00C14F41"/>
    <w:p w14:paraId="5C5682AC" w14:textId="77777777" w:rsidR="0044409A" w:rsidRPr="00A354CB" w:rsidRDefault="0044409A" w:rsidP="00C14F41"/>
    <w:p w14:paraId="7DDFE82F" w14:textId="77777777" w:rsidR="00570CF7" w:rsidRPr="00A354CB" w:rsidRDefault="00570CF7" w:rsidP="00C14F41"/>
    <w:p w14:paraId="11DB3BE7" w14:textId="77777777" w:rsidR="0044409A" w:rsidRPr="00A354CB" w:rsidRDefault="0044409A" w:rsidP="00C14F41"/>
    <w:p w14:paraId="2295C4E4" w14:textId="77777777" w:rsidR="0044409A" w:rsidRPr="00A354CB" w:rsidRDefault="000D08BC" w:rsidP="00C14F41">
      <w:r>
        <w:rPr>
          <w:noProof/>
          <w:lang w:val="en-US" w:bidi="hi-IN"/>
        </w:rPr>
        <mc:AlternateContent>
          <mc:Choice Requires="wps">
            <w:drawing>
              <wp:anchor distT="0" distB="0" distL="114300" distR="114300" simplePos="0" relativeHeight="251655168" behindDoc="0" locked="0" layoutInCell="1" allowOverlap="1" wp14:anchorId="10CB1F6D" wp14:editId="76630120">
                <wp:simplePos x="0" y="0"/>
                <wp:positionH relativeFrom="column">
                  <wp:posOffset>18415</wp:posOffset>
                </wp:positionH>
                <wp:positionV relativeFrom="paragraph">
                  <wp:posOffset>103505</wp:posOffset>
                </wp:positionV>
                <wp:extent cx="3838575" cy="1932940"/>
                <wp:effectExtent l="0" t="0" r="0" b="0"/>
                <wp:wrapNone/>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CB1F6D" id="Text Box 14" o:spid="_x0000_s1030" type="#_x0000_t202" style="position:absolute;margin-left:1.45pt;margin-top:8.15pt;width:302.25pt;height:15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" filled="f" stroked="f">
                <v:textbox inset="0">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v:textbox>
              </v:shape>
            </w:pict>
          </mc:Fallback>
        </mc:AlternateContent>
      </w:r>
    </w:p>
    <w:p w14:paraId="66AF2C9A" w14:textId="77777777" w:rsidR="007B261E" w:rsidRPr="00A354CB" w:rsidRDefault="007B261E" w:rsidP="00C14F41"/>
    <w:p w14:paraId="694EFE9D" w14:textId="77777777" w:rsidR="00A75633" w:rsidRPr="00A354CB" w:rsidRDefault="00A75633" w:rsidP="00C14F41"/>
    <w:p w14:paraId="168AB1BE" w14:textId="77777777" w:rsidR="00A75633" w:rsidRPr="00A354CB" w:rsidRDefault="00A75633" w:rsidP="00C14F41"/>
    <w:p w14:paraId="61D17E4B" w14:textId="77777777" w:rsidR="00A75633" w:rsidRPr="00A354CB" w:rsidRDefault="00A75633" w:rsidP="00C14F41"/>
    <w:p w14:paraId="3CE6ECE5" w14:textId="77777777" w:rsidR="00A75633" w:rsidRPr="00A354CB" w:rsidRDefault="00A75633" w:rsidP="00C14F41"/>
    <w:p w14:paraId="021AEB61" w14:textId="77777777" w:rsidR="00A75633" w:rsidRPr="00A354CB" w:rsidRDefault="00A75633" w:rsidP="00C14F41"/>
    <w:p w14:paraId="5DC4A813" w14:textId="77777777" w:rsidR="00A75633" w:rsidRPr="00A354CB" w:rsidRDefault="00A75633" w:rsidP="00C14F41"/>
    <w:p w14:paraId="5C70D7D1" w14:textId="77777777" w:rsidR="00A75633" w:rsidRPr="00A354CB" w:rsidRDefault="00A75633" w:rsidP="00C14F41"/>
    <w:p w14:paraId="70144184" w14:textId="77777777" w:rsidR="00A75633" w:rsidRPr="00A354CB" w:rsidRDefault="00A75633" w:rsidP="00C14F41"/>
    <w:p w14:paraId="542267ED" w14:textId="77777777" w:rsidR="00A75633" w:rsidRPr="00A354CB" w:rsidRDefault="00A75633" w:rsidP="00C14F41"/>
    <w:p w14:paraId="46F9DC6B" w14:textId="77777777" w:rsidR="00A75633" w:rsidRPr="00A354CB" w:rsidRDefault="00A75633" w:rsidP="00C14F41"/>
    <w:p w14:paraId="7A89CF3B" w14:textId="77777777" w:rsidR="00A75633" w:rsidRPr="00A354CB" w:rsidRDefault="00A75633" w:rsidP="00C14F41"/>
    <w:p w14:paraId="13E00CE3" w14:textId="77777777" w:rsidR="00A75633" w:rsidRPr="00A354CB" w:rsidRDefault="000D08BC" w:rsidP="00C14F41">
      <w:r>
        <w:rPr>
          <w:noProof/>
          <w:lang w:val="en-US" w:bidi="hi-IN"/>
        </w:rPr>
        <mc:AlternateContent>
          <mc:Choice Requires="wps">
            <w:drawing>
              <wp:anchor distT="0" distB="0" distL="114300" distR="114300" simplePos="0" relativeHeight="251656192" behindDoc="0" locked="0" layoutInCell="1" allowOverlap="1" wp14:anchorId="0B6FB9A5" wp14:editId="4F2F2A2D">
                <wp:simplePos x="0" y="0"/>
                <wp:positionH relativeFrom="column">
                  <wp:posOffset>18415</wp:posOffset>
                </wp:positionH>
                <wp:positionV relativeFrom="paragraph">
                  <wp:posOffset>-1905</wp:posOffset>
                </wp:positionV>
                <wp:extent cx="3571875" cy="733425"/>
                <wp:effectExtent l="0" t="0" r="0" b="9525"/>
                <wp:wrapNone/>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FB9A5" id="Text Box 15" o:spid="_x0000_s1031" type="#_x0000_t202" style="position:absolute;margin-left:1.45pt;margin-top:-.15pt;width:281.25pt;height:5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" filled="f" stroked="f">
                <v:textbox inset="0">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v:textbox>
              </v:shape>
            </w:pict>
          </mc:Fallback>
        </mc:AlternateContent>
      </w:r>
    </w:p>
    <w:p w14:paraId="155B1D16" w14:textId="77777777" w:rsidR="00A75633" w:rsidRPr="00A354CB" w:rsidRDefault="00A75633" w:rsidP="00C14F41"/>
    <w:p w14:paraId="63778671" w14:textId="77777777" w:rsidR="00A75633" w:rsidRPr="00A354CB" w:rsidRDefault="00A75633" w:rsidP="00C14F41"/>
    <w:p w14:paraId="7B6D98C1" w14:textId="77777777" w:rsidR="00A75633" w:rsidRPr="00BA50F8" w:rsidRDefault="00A75633" w:rsidP="00C14F41">
      <w:pPr>
        <w:rPr>
          <w:rFonts w:ascii="Arial Narrow" w:hAnsi="Arial Narrow"/>
        </w:rPr>
      </w:pPr>
    </w:p>
    <w:p w14:paraId="368A200C" w14:textId="77777777" w:rsidR="009D4BA9" w:rsidRPr="00BA50F8" w:rsidRDefault="000F4B96" w:rsidP="00064E58">
      <w:pPr>
        <w:pStyle w:val="BodyText"/>
        <w:jc w:val="both"/>
        <w:rPr>
          <w:rFonts w:ascii="Arial Narrow" w:hAnsi="Arial Narrow"/>
        </w:rPr>
      </w:pPr>
      <w:r w:rsidRPr="000F4B96">
        <w:rPr>
          <w:rFonts w:ascii="Arial Narrow" w:hAnsi="Arial Narrow"/>
        </w:rPr>
        <w:t>Final report submitted to the Faculty of Geo-Information Science and Earth Observation of the</w:t>
      </w:r>
      <w:r>
        <w:rPr>
          <w:rFonts w:ascii="Arial Narrow" w:hAnsi="Arial Narrow"/>
        </w:rPr>
        <w:t xml:space="preserve"> </w:t>
      </w:r>
      <w:r w:rsidRPr="000F4B96">
        <w:rPr>
          <w:rFonts w:ascii="Arial Narrow" w:hAnsi="Arial Narrow"/>
        </w:rPr>
        <w:t>University of Twente and</w:t>
      </w:r>
      <w:r w:rsidR="00064E58">
        <w:rPr>
          <w:rFonts w:ascii="Arial Narrow" w:hAnsi="Arial Narrow"/>
        </w:rPr>
        <w:t xml:space="preserve"> I</w:t>
      </w:r>
      <w:r w:rsidR="00064E58" w:rsidRPr="00064E58">
        <w:rPr>
          <w:rFonts w:ascii="Arial Narrow" w:hAnsi="Arial Narrow"/>
        </w:rPr>
        <w:t xml:space="preserve">ndian </w:t>
      </w:r>
      <w:r w:rsidR="00064E58">
        <w:rPr>
          <w:rFonts w:ascii="Arial Narrow" w:hAnsi="Arial Narrow"/>
        </w:rPr>
        <w:t>Institute of Remote S</w:t>
      </w:r>
      <w:r w:rsidR="00064E58" w:rsidRPr="00064E58">
        <w:rPr>
          <w:rFonts w:ascii="Arial Narrow" w:hAnsi="Arial Narrow"/>
        </w:rPr>
        <w:t>ensing</w:t>
      </w:r>
      <w:r w:rsidRPr="000F4B96">
        <w:rPr>
          <w:rFonts w:ascii="Arial Narrow" w:hAnsi="Arial Narrow"/>
        </w:rPr>
        <w:t xml:space="preserve"> </w:t>
      </w:r>
      <w:r w:rsidR="00064E58">
        <w:rPr>
          <w:rFonts w:ascii="Arial Narrow" w:hAnsi="Arial Narrow"/>
        </w:rPr>
        <w:t>(</w:t>
      </w:r>
      <w:r w:rsidRPr="000F4B96">
        <w:rPr>
          <w:rFonts w:ascii="Arial Narrow" w:hAnsi="Arial Narrow"/>
        </w:rPr>
        <w:t>IIRS</w:t>
      </w:r>
      <w:r w:rsidR="00064E58">
        <w:rPr>
          <w:rFonts w:ascii="Arial Narrow" w:hAnsi="Arial Narrow"/>
        </w:rPr>
        <w:t>)</w:t>
      </w:r>
      <w:r w:rsidRPr="000F4B96">
        <w:rPr>
          <w:rFonts w:ascii="Arial Narrow" w:hAnsi="Arial Narrow"/>
        </w:rPr>
        <w:t xml:space="preserve"> in partial fulfilment of the requirements for the Postgraduate Diploma</w:t>
      </w:r>
      <w:r>
        <w:rPr>
          <w:rFonts w:ascii="Arial Narrow" w:hAnsi="Arial Narrow"/>
        </w:rPr>
        <w:t xml:space="preserve"> </w:t>
      </w:r>
      <w:r w:rsidRPr="000F4B96">
        <w:rPr>
          <w:rFonts w:ascii="Arial Narrow" w:hAnsi="Arial Narrow"/>
        </w:rPr>
        <w:t>course in Geo-information Science and Earth Observation</w:t>
      </w:r>
      <w:r w:rsidR="009D4BA9" w:rsidRPr="00BA50F8">
        <w:rPr>
          <w:rFonts w:ascii="Arial Narrow" w:hAnsi="Arial Narrow"/>
        </w:rPr>
        <w:t>.</w:t>
      </w:r>
    </w:p>
    <w:p w14:paraId="6BFC309E" w14:textId="77777777" w:rsidR="00A75633" w:rsidRPr="00BA50F8" w:rsidRDefault="00923AAB" w:rsidP="00BA50F8">
      <w:pPr>
        <w:pStyle w:val="BodyText"/>
        <w:rPr>
          <w:rFonts w:ascii="Arial Narrow" w:hAnsi="Arial Narrow"/>
        </w:rPr>
      </w:pPr>
      <w:r>
        <w:rPr>
          <w:rFonts w:ascii="Arial Narrow" w:hAnsi="Arial Narrow"/>
        </w:rPr>
        <w:t xml:space="preserve">Specialization: </w:t>
      </w:r>
      <w:r w:rsidR="004B3020">
        <w:rPr>
          <w:rFonts w:ascii="Arial Narrow" w:hAnsi="Arial Narrow"/>
        </w:rPr>
        <w:t>Geoinformatics</w:t>
      </w:r>
    </w:p>
    <w:p w14:paraId="44E20972" w14:textId="77777777" w:rsidR="00F43F27" w:rsidRPr="00BA50F8" w:rsidRDefault="00F43F27" w:rsidP="00BA50F8">
      <w:pPr>
        <w:pStyle w:val="BodyText"/>
        <w:rPr>
          <w:rFonts w:ascii="Arial Narrow" w:hAnsi="Arial Narrow"/>
        </w:rPr>
      </w:pPr>
    </w:p>
    <w:p w14:paraId="2E91318F" w14:textId="77777777" w:rsidR="00F43F27" w:rsidRPr="00BA50F8" w:rsidRDefault="00F43F27" w:rsidP="00BA50F8">
      <w:pPr>
        <w:pStyle w:val="BodyText"/>
        <w:rPr>
          <w:rFonts w:ascii="Arial Narrow" w:hAnsi="Arial Narrow"/>
        </w:rPr>
      </w:pPr>
    </w:p>
    <w:p w14:paraId="1326F7F2" w14:textId="77777777" w:rsidR="00F43F27" w:rsidRPr="00BA50F8" w:rsidRDefault="00F43F27" w:rsidP="00BA50F8">
      <w:pPr>
        <w:pStyle w:val="BodyText"/>
        <w:rPr>
          <w:rFonts w:ascii="Arial Narrow" w:hAnsi="Arial Narrow"/>
        </w:rPr>
      </w:pPr>
    </w:p>
    <w:p w14:paraId="5902ACD8" w14:textId="4C081154" w:rsidR="007D6913" w:rsidRPr="00BA50F8" w:rsidRDefault="007D6913" w:rsidP="00466FCC">
      <w:pPr>
        <w:pStyle w:val="BodyText"/>
        <w:rPr>
          <w:rFonts w:ascii="Arial Narrow" w:hAnsi="Arial Narrow"/>
        </w:rPr>
      </w:pPr>
      <w:r w:rsidRPr="00BA50F8">
        <w:rPr>
          <w:rFonts w:ascii="Arial Narrow" w:hAnsi="Arial Narrow"/>
        </w:rPr>
        <w:t>SUPERVISOR</w:t>
      </w:r>
      <w:r w:rsidR="00A354CB" w:rsidRPr="00BA50F8">
        <w:rPr>
          <w:rFonts w:ascii="Arial Narrow" w:hAnsi="Arial Narrow"/>
        </w:rPr>
        <w:t>:</w:t>
      </w:r>
    </w:p>
    <w:p w14:paraId="62E7D57B" w14:textId="46B319C5" w:rsidR="00A354CB" w:rsidRPr="00BA50F8" w:rsidRDefault="00515719" w:rsidP="00515719">
      <w:pPr>
        <w:pStyle w:val="BodyText"/>
        <w:rPr>
          <w:rFonts w:ascii="Arial Narrow" w:hAnsi="Arial Narrow"/>
        </w:rPr>
      </w:pPr>
      <w:r>
        <w:rPr>
          <w:rFonts w:ascii="Arial Narrow" w:hAnsi="Arial Narrow"/>
        </w:rPr>
        <w:t xml:space="preserve">Mr. </w:t>
      </w:r>
      <w:proofErr w:type="spellStart"/>
      <w:r>
        <w:rPr>
          <w:rFonts w:ascii="Arial Narrow" w:hAnsi="Arial Narrow"/>
        </w:rPr>
        <w:t>Koti</w:t>
      </w:r>
      <w:proofErr w:type="spellEnd"/>
      <w:r>
        <w:rPr>
          <w:rFonts w:ascii="Arial Narrow" w:hAnsi="Arial Narrow"/>
        </w:rPr>
        <w:t xml:space="preserve"> Shiva Reddy</w:t>
      </w:r>
    </w:p>
    <w:p w14:paraId="72F5A88C" w14:textId="77777777" w:rsidR="009D4BA9" w:rsidRPr="00BA50F8" w:rsidRDefault="009D4BA9" w:rsidP="00BA50F8">
      <w:pPr>
        <w:pStyle w:val="BodyText"/>
        <w:rPr>
          <w:rFonts w:ascii="Arial Narrow" w:hAnsi="Arial Narrow"/>
        </w:rPr>
      </w:pPr>
    </w:p>
    <w:p w14:paraId="554FED08" w14:textId="77777777" w:rsidR="009D4BA9" w:rsidRPr="00BA50F8" w:rsidRDefault="000F4B96" w:rsidP="00466FCC">
      <w:pPr>
        <w:pStyle w:val="BodyText"/>
        <w:rPr>
          <w:rFonts w:ascii="Arial Narrow" w:hAnsi="Arial Narrow"/>
        </w:rPr>
      </w:pPr>
      <w:r w:rsidRPr="000F4B96">
        <w:rPr>
          <w:rFonts w:ascii="Arial Narrow" w:hAnsi="Arial Narrow"/>
        </w:rPr>
        <w:t>FINAL ASSIGNMENT ASSESSMENT BOARD</w:t>
      </w:r>
      <w:r w:rsidRPr="00BA50F8">
        <w:rPr>
          <w:rFonts w:ascii="Arial Narrow" w:hAnsi="Arial Narrow"/>
        </w:rPr>
        <w:t>:</w:t>
      </w:r>
    </w:p>
    <w:p w14:paraId="76453494" w14:textId="77777777" w:rsidR="009D4BA9" w:rsidRPr="00BA50F8" w:rsidRDefault="00967042" w:rsidP="00466FCC">
      <w:pPr>
        <w:pStyle w:val="BodyText"/>
        <w:rPr>
          <w:rFonts w:ascii="Arial Narrow" w:hAnsi="Arial Narrow"/>
        </w:rPr>
      </w:pPr>
      <w:r>
        <w:rPr>
          <w:rFonts w:ascii="Arial Narrow" w:hAnsi="Arial Narrow"/>
        </w:rPr>
        <w:t>[</w:t>
      </w:r>
      <w:r w:rsidR="00A354CB" w:rsidRPr="00BA50F8">
        <w:rPr>
          <w:rFonts w:ascii="Arial Narrow" w:hAnsi="Arial Narrow"/>
        </w:rPr>
        <w:t xml:space="preserve">Title, Initials, Name </w:t>
      </w:r>
      <w:r w:rsidR="009D4BA9" w:rsidRPr="00BA50F8">
        <w:rPr>
          <w:rFonts w:ascii="Arial Narrow" w:hAnsi="Arial Narrow"/>
        </w:rPr>
        <w:t>(Chair)</w:t>
      </w:r>
      <w:r>
        <w:rPr>
          <w:rFonts w:ascii="Arial Narrow" w:hAnsi="Arial Narrow"/>
        </w:rPr>
        <w:t>]</w:t>
      </w:r>
      <w:r w:rsidR="00A354CB" w:rsidRPr="00BA50F8">
        <w:rPr>
          <w:rFonts w:ascii="Arial Narrow" w:hAnsi="Arial Narrow"/>
        </w:rPr>
        <w:t xml:space="preserve"> </w:t>
      </w:r>
    </w:p>
    <w:p w14:paraId="57FF0873" w14:textId="77777777" w:rsidR="009D4BA9" w:rsidRPr="00BA50F8" w:rsidRDefault="00967042" w:rsidP="00466FCC">
      <w:pPr>
        <w:pStyle w:val="BodyText"/>
        <w:rPr>
          <w:rFonts w:ascii="Arial Narrow" w:hAnsi="Arial Narrow"/>
        </w:rPr>
      </w:pPr>
      <w:r>
        <w:rPr>
          <w:rFonts w:ascii="Arial Narrow" w:hAnsi="Arial Narrow"/>
        </w:rPr>
        <w:t>[</w:t>
      </w:r>
      <w:r w:rsidR="0043432F">
        <w:rPr>
          <w:rFonts w:ascii="Arial Narrow" w:hAnsi="Arial Narrow"/>
        </w:rPr>
        <w:t>Title, Initials, Name (</w:t>
      </w:r>
      <w:r w:rsidR="00A354CB" w:rsidRPr="00BA50F8">
        <w:rPr>
          <w:rFonts w:ascii="Arial Narrow" w:hAnsi="Arial Narrow"/>
        </w:rPr>
        <w:t xml:space="preserve">Examiner, Name </w:t>
      </w:r>
      <w:r w:rsidR="00AA1891">
        <w:rPr>
          <w:rFonts w:ascii="Arial Narrow" w:hAnsi="Arial Narrow"/>
        </w:rPr>
        <w:t xml:space="preserve">of </w:t>
      </w:r>
      <w:r w:rsidR="00A354CB" w:rsidRPr="00BA50F8">
        <w:rPr>
          <w:rFonts w:ascii="Arial Narrow" w:hAnsi="Arial Narrow"/>
        </w:rPr>
        <w:t>Institute)</w:t>
      </w:r>
      <w:r>
        <w:rPr>
          <w:rFonts w:ascii="Arial Narrow" w:hAnsi="Arial Narrow"/>
        </w:rPr>
        <w:t>]</w:t>
      </w:r>
    </w:p>
    <w:p w14:paraId="6DF41930" w14:textId="77777777" w:rsidR="009D4BA9" w:rsidRPr="00BA50F8" w:rsidRDefault="009D4BA9" w:rsidP="00466FCC">
      <w:pPr>
        <w:pStyle w:val="BodyText"/>
        <w:rPr>
          <w:rFonts w:ascii="Arial Narrow" w:hAnsi="Arial Narrow"/>
        </w:rPr>
      </w:pPr>
      <w:r w:rsidRPr="00BA50F8">
        <w:rPr>
          <w:rFonts w:ascii="Arial Narrow" w:hAnsi="Arial Narrow"/>
        </w:rPr>
        <w:t>etc</w:t>
      </w:r>
    </w:p>
    <w:p w14:paraId="4877387A" w14:textId="77777777" w:rsidR="00244707" w:rsidRPr="00BA50F8" w:rsidRDefault="00244707" w:rsidP="00C14F41">
      <w:pPr>
        <w:rPr>
          <w:rFonts w:ascii="Arial Narrow" w:hAnsi="Arial Narrow"/>
        </w:rPr>
      </w:pPr>
    </w:p>
    <w:p w14:paraId="20BE8BD8" w14:textId="77777777" w:rsidR="00244707" w:rsidRPr="00BA50F8" w:rsidRDefault="00244707" w:rsidP="00C14F41">
      <w:pPr>
        <w:rPr>
          <w:rFonts w:ascii="Arial Narrow" w:hAnsi="Arial Narrow"/>
        </w:rPr>
      </w:pPr>
    </w:p>
    <w:p w14:paraId="4907AA0C" w14:textId="77777777" w:rsidR="00C14F41" w:rsidRPr="00A354CB" w:rsidRDefault="00170C98" w:rsidP="00C14F41">
      <w:r w:rsidRPr="00170C98">
        <w:rPr>
          <w:noProof/>
          <w:lang w:val="en-US" w:bidi="hi-IN"/>
        </w:rPr>
        <mc:AlternateContent>
          <mc:Choice Requires="wps">
            <w:drawing>
              <wp:anchor distT="0" distB="0" distL="114300" distR="114300" simplePos="0" relativeHeight="251662336" behindDoc="0" locked="0" layoutInCell="1" allowOverlap="1" wp14:anchorId="049AE440" wp14:editId="4E9FCA60">
                <wp:simplePos x="0" y="0"/>
                <wp:positionH relativeFrom="column">
                  <wp:posOffset>1073150</wp:posOffset>
                </wp:positionH>
                <wp:positionV relativeFrom="paragraph">
                  <wp:posOffset>225837</wp:posOffset>
                </wp:positionV>
                <wp:extent cx="1143000" cy="640080"/>
                <wp:effectExtent l="0" t="0" r="0" b="0"/>
                <wp:wrapNone/>
                <wp:docPr id="19"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49AE440" id="_x0000_s1032" style="position:absolute;margin-left:84.5pt;margin-top:17.8pt;width:90pt;height:50.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" filled="f" stroked="f">
                <o:lock v:ext="edit" grouping="t"/>
                <v:textbo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sidRPr="00170C98">
        <w:rPr>
          <w:noProof/>
          <w:lang w:val="en-US" w:bidi="hi-IN"/>
        </w:rPr>
        <w:drawing>
          <wp:anchor distT="0" distB="0" distL="114300" distR="114300" simplePos="0" relativeHeight="251661312" behindDoc="0" locked="0" layoutInCell="1" allowOverlap="1" wp14:anchorId="57C9793D" wp14:editId="7FE9FD1A">
            <wp:simplePos x="0" y="0"/>
            <wp:positionH relativeFrom="column">
              <wp:posOffset>0</wp:posOffset>
            </wp:positionH>
            <wp:positionV relativeFrom="paragraph">
              <wp:posOffset>23558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r w:rsidRPr="00170C98">
        <w:rPr>
          <w:noProof/>
          <w:lang w:val="en-US" w:bidi="hi-IN"/>
        </w:rPr>
        <w:drawing>
          <wp:anchor distT="0" distB="0" distL="114300" distR="114300" simplePos="0" relativeHeight="251659264" behindDoc="0" locked="0" layoutInCell="1" allowOverlap="1" wp14:anchorId="28A4D447" wp14:editId="7A5EB547">
            <wp:simplePos x="0" y="0"/>
            <wp:positionH relativeFrom="column">
              <wp:posOffset>605155</wp:posOffset>
            </wp:positionH>
            <wp:positionV relativeFrom="paragraph">
              <wp:posOffset>189230</wp:posOffset>
            </wp:positionV>
            <wp:extent cx="662305" cy="640080"/>
            <wp:effectExtent l="0" t="0" r="4445" b="7620"/>
            <wp:wrapThrough wrapText="bothSides">
              <wp:wrapPolygon edited="0">
                <wp:start x="9941" y="0"/>
                <wp:lineTo x="3728" y="3214"/>
                <wp:lineTo x="4970" y="10286"/>
                <wp:lineTo x="0" y="12857"/>
                <wp:lineTo x="0" y="16714"/>
                <wp:lineTo x="9319" y="21214"/>
                <wp:lineTo x="12426" y="21214"/>
                <wp:lineTo x="21124" y="16714"/>
                <wp:lineTo x="21124" y="12214"/>
                <wp:lineTo x="16153" y="9643"/>
                <wp:lineTo x="16153" y="5786"/>
                <wp:lineTo x="12426" y="0"/>
                <wp:lineTo x="9941"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sidR="001F32C1" w:rsidRPr="00A354CB">
        <w:br w:type="page"/>
      </w:r>
    </w:p>
    <w:p w14:paraId="46135A43" w14:textId="77777777" w:rsidR="00C14F41" w:rsidRPr="00A354CB" w:rsidRDefault="00C14F41" w:rsidP="00C14F41"/>
    <w:p w14:paraId="6F7A9640" w14:textId="77777777" w:rsidR="00C14F41" w:rsidRPr="00A354CB" w:rsidRDefault="00C14F41" w:rsidP="00C14F41"/>
    <w:p w14:paraId="4CE31441" w14:textId="77777777" w:rsidR="00C14F41" w:rsidRPr="00A354CB" w:rsidRDefault="00C14F41" w:rsidP="00C14F41"/>
    <w:p w14:paraId="3E8CD6F5" w14:textId="77777777" w:rsidR="00C14F41" w:rsidRPr="00A354CB" w:rsidRDefault="00C14F41" w:rsidP="00C14F41"/>
    <w:p w14:paraId="3C1F4A93" w14:textId="77777777" w:rsidR="00C14F41" w:rsidRPr="00A354CB" w:rsidRDefault="00C14F41" w:rsidP="00C14F41"/>
    <w:p w14:paraId="177CAD84" w14:textId="77777777" w:rsidR="00C14F41" w:rsidRPr="00A354CB" w:rsidRDefault="00C14F41" w:rsidP="00C14F41"/>
    <w:p w14:paraId="251958B4" w14:textId="77777777" w:rsidR="00C14F41" w:rsidRPr="00A354CB" w:rsidRDefault="00C14F41" w:rsidP="00C14F41"/>
    <w:p w14:paraId="586CAA43" w14:textId="77777777" w:rsidR="00C14F41" w:rsidRPr="00A354CB" w:rsidRDefault="00C14F41" w:rsidP="00C14F41"/>
    <w:p w14:paraId="5BCCA102" w14:textId="77777777" w:rsidR="00C14F41" w:rsidRPr="00A354CB" w:rsidRDefault="00C14F41" w:rsidP="00C14F41"/>
    <w:p w14:paraId="5449AD4E" w14:textId="77777777" w:rsidR="00C14F41" w:rsidRPr="00A354CB" w:rsidRDefault="00C14F41" w:rsidP="00C14F41"/>
    <w:p w14:paraId="298A7289" w14:textId="77777777" w:rsidR="00C14F41" w:rsidRPr="00A354CB" w:rsidRDefault="00C14F41" w:rsidP="00C14F41"/>
    <w:p w14:paraId="3F58CC82" w14:textId="77777777" w:rsidR="00C14F41" w:rsidRPr="00A354CB" w:rsidRDefault="00C14F41" w:rsidP="00C14F41"/>
    <w:p w14:paraId="4CAA6FCB" w14:textId="77777777" w:rsidR="00C14F41" w:rsidRPr="00A354CB" w:rsidRDefault="00C14F41" w:rsidP="00C14F41"/>
    <w:p w14:paraId="418F8D0C" w14:textId="77777777" w:rsidR="00C14F41" w:rsidRPr="00A354CB" w:rsidRDefault="00C14F41" w:rsidP="00C14F41"/>
    <w:p w14:paraId="3B22D815" w14:textId="77777777" w:rsidR="00C14F41" w:rsidRPr="00A354CB" w:rsidRDefault="00C14F41" w:rsidP="00C14F41"/>
    <w:p w14:paraId="42C8657C" w14:textId="77777777" w:rsidR="00C14F41" w:rsidRPr="00A354CB" w:rsidRDefault="00C14F41" w:rsidP="00C14F41"/>
    <w:p w14:paraId="1CEA274E" w14:textId="77777777" w:rsidR="00C14F41" w:rsidRPr="00A354CB" w:rsidRDefault="00C14F41" w:rsidP="00C14F41"/>
    <w:p w14:paraId="5DF2AC55" w14:textId="77777777" w:rsidR="00C14F41" w:rsidRPr="00A354CB" w:rsidRDefault="00C14F41" w:rsidP="00C14F41"/>
    <w:p w14:paraId="41CA2048" w14:textId="77777777" w:rsidR="00C14F41" w:rsidRPr="00A354CB" w:rsidRDefault="00C14F41" w:rsidP="00C14F41"/>
    <w:p w14:paraId="0245371D" w14:textId="77777777" w:rsidR="00C14F41" w:rsidRPr="00A354CB" w:rsidRDefault="00C14F41" w:rsidP="00C14F41"/>
    <w:p w14:paraId="345FF58E" w14:textId="77777777" w:rsidR="00C14F41" w:rsidRPr="00A354CB" w:rsidRDefault="00C14F41" w:rsidP="00C14F41"/>
    <w:p w14:paraId="605C0DE5" w14:textId="77777777" w:rsidR="00C14F41" w:rsidRPr="00A354CB" w:rsidRDefault="00C14F41" w:rsidP="00C14F41"/>
    <w:p w14:paraId="468DFBB5" w14:textId="77777777" w:rsidR="00C14F41" w:rsidRPr="00A354CB" w:rsidRDefault="00C14F41" w:rsidP="00C14F41"/>
    <w:p w14:paraId="4FFE2FB6" w14:textId="77777777" w:rsidR="00C14F41" w:rsidRPr="00A354CB" w:rsidRDefault="00C14F41" w:rsidP="00C14F41"/>
    <w:p w14:paraId="6579349A" w14:textId="77777777" w:rsidR="00C14F41" w:rsidRPr="00A354CB" w:rsidRDefault="00C14F41" w:rsidP="00C14F41"/>
    <w:p w14:paraId="75E3EFD4" w14:textId="77777777" w:rsidR="00C14F41" w:rsidRPr="00A354CB" w:rsidRDefault="00C14F41" w:rsidP="00C14F41"/>
    <w:p w14:paraId="447489D5" w14:textId="77777777" w:rsidR="00C14F41" w:rsidRPr="00A354CB" w:rsidRDefault="00C14F41" w:rsidP="00C14F41"/>
    <w:p w14:paraId="45D886EC" w14:textId="77777777" w:rsidR="00C14F41" w:rsidRPr="00A354CB" w:rsidRDefault="00C14F41" w:rsidP="00C14F41"/>
    <w:p w14:paraId="1EBCDDB5" w14:textId="77777777" w:rsidR="00C14F41" w:rsidRPr="00A354CB" w:rsidRDefault="00C14F41" w:rsidP="00C14F41"/>
    <w:p w14:paraId="4E9237A7" w14:textId="77777777" w:rsidR="00E76BE1" w:rsidRPr="00A354CB" w:rsidRDefault="00E76BE1" w:rsidP="00C14F41"/>
    <w:p w14:paraId="5A6DE5C5" w14:textId="77777777" w:rsidR="00E76BE1" w:rsidRPr="00A354CB" w:rsidRDefault="00E76BE1" w:rsidP="00C14F41"/>
    <w:p w14:paraId="4514AA2E" w14:textId="77777777" w:rsidR="00E76BE1" w:rsidRPr="00A354CB" w:rsidRDefault="00E76BE1" w:rsidP="00C14F41"/>
    <w:p w14:paraId="44D18AF7" w14:textId="77777777" w:rsidR="00E76BE1" w:rsidRPr="00A354CB" w:rsidRDefault="00E76BE1" w:rsidP="00C14F41"/>
    <w:p w14:paraId="35CD00EB" w14:textId="77777777" w:rsidR="00E76BE1" w:rsidRPr="00A354CB" w:rsidRDefault="00E76BE1" w:rsidP="00C14F41"/>
    <w:p w14:paraId="14A91363" w14:textId="77777777" w:rsidR="00C14F41" w:rsidRPr="00A354CB" w:rsidRDefault="00C14F41" w:rsidP="00C14F41"/>
    <w:p w14:paraId="3559728A" w14:textId="77777777" w:rsidR="003E7286" w:rsidRPr="00A354CB" w:rsidRDefault="003E7286" w:rsidP="00C14F41"/>
    <w:p w14:paraId="438BED1A" w14:textId="77777777" w:rsidR="00C14F41" w:rsidRDefault="00C14F41" w:rsidP="00C14F41"/>
    <w:p w14:paraId="6A13D788" w14:textId="77777777" w:rsidR="003D6A12" w:rsidRPr="00A354CB" w:rsidRDefault="003D6A12" w:rsidP="00C14F41"/>
    <w:p w14:paraId="16407B7D" w14:textId="77777777" w:rsidR="0043432F" w:rsidRPr="003D6A12" w:rsidRDefault="0043432F" w:rsidP="0043432F">
      <w:pPr>
        <w:pStyle w:val="BodyText"/>
        <w:jc w:val="center"/>
        <w:rPr>
          <w:rFonts w:ascii="Arial Narrow" w:hAnsi="Arial Narrow"/>
          <w:caps/>
          <w:sz w:val="20"/>
        </w:rPr>
      </w:pPr>
      <w:r w:rsidRPr="003D6A12">
        <w:rPr>
          <w:rFonts w:ascii="Arial Narrow" w:hAnsi="Arial Narrow"/>
          <w:caps/>
          <w:sz w:val="20"/>
        </w:rPr>
        <w:t>Disclaimer</w:t>
      </w:r>
    </w:p>
    <w:p w14:paraId="42CE2049" w14:textId="77777777" w:rsidR="0043432F" w:rsidRDefault="0043432F" w:rsidP="0043432F">
      <w:pPr>
        <w:pStyle w:val="discl"/>
        <w:jc w:val="both"/>
      </w:pPr>
      <w:r w:rsidRPr="003D6A12">
        <w:t>This document describes work undertaken as part of a</w:t>
      </w:r>
      <w:r>
        <w:t xml:space="preserve"> </w:t>
      </w:r>
      <w:r w:rsidRPr="00613EFD">
        <w:t xml:space="preserve">Postgraduate Diploma (PGD) </w:t>
      </w:r>
      <w:r>
        <w:t xml:space="preserve">programme </w:t>
      </w:r>
      <w:r w:rsidRPr="00613EFD">
        <w:t>in Geo-information Science and Earth Observation (specialisation: Geoinformatics) offered within the framework of Joint Education Programme (JEP) of the Indian Institute of Remote Sensing (IIRS) and the Faculty of Geo-information Science and Earth Observation (ITC) of the University of Twente (UT), The Netherlands.</w:t>
      </w:r>
      <w:r>
        <w:t xml:space="preserve"> </w:t>
      </w:r>
      <w:r w:rsidRPr="003D6A12">
        <w:t xml:space="preserve">All views and opinions expressed therein remain the sole responsibility of the author, and do not necessarily represent those of the </w:t>
      </w:r>
      <w:r>
        <w:t>IIRS and ITC</w:t>
      </w:r>
      <w:r w:rsidRPr="003D6A12">
        <w:t>.</w:t>
      </w:r>
    </w:p>
    <w:p w14:paraId="78B95AFF" w14:textId="77777777" w:rsidR="00C14F41" w:rsidRPr="00A354CB" w:rsidRDefault="00C14F41" w:rsidP="00C14F41"/>
    <w:p w14:paraId="79E4D79A" w14:textId="77777777" w:rsidR="00C14F41" w:rsidRPr="00A354CB" w:rsidRDefault="00C14F41" w:rsidP="00C14F41">
      <w:pPr>
        <w:pStyle w:val="BodyText"/>
        <w:sectPr w:rsidR="00C14F41" w:rsidRPr="00A354CB" w:rsidSect="00577EA5">
          <w:pgSz w:w="11909" w:h="16834" w:code="9"/>
          <w:pgMar w:top="1701" w:right="1134" w:bottom="1134" w:left="1134" w:header="720" w:footer="720" w:gutter="561"/>
          <w:pgNumType w:start="1"/>
          <w:cols w:space="720"/>
          <w:titlePg/>
        </w:sectPr>
      </w:pPr>
    </w:p>
    <w:p w14:paraId="5B302F99" w14:textId="77777777" w:rsidR="00C14F41" w:rsidRPr="00A354CB" w:rsidRDefault="00C14F41" w:rsidP="00F863F3">
      <w:pPr>
        <w:pStyle w:val="Head1"/>
      </w:pPr>
      <w:r w:rsidRPr="00A354CB">
        <w:lastRenderedPageBreak/>
        <w:t>Abstract</w:t>
      </w:r>
    </w:p>
    <w:p w14:paraId="629ED5C6" w14:textId="77777777" w:rsidR="00C14F41" w:rsidRPr="00A354CB" w:rsidRDefault="00AA1F31" w:rsidP="00C14F41">
      <w:pPr>
        <w:pStyle w:val="BodyText"/>
      </w:pPr>
      <w:r>
        <w:t>Type the text here.</w:t>
      </w:r>
    </w:p>
    <w:p w14:paraId="027BFAEE" w14:textId="77777777" w:rsidR="00C14F41" w:rsidRPr="00A354CB" w:rsidRDefault="00C14F41" w:rsidP="00F863F3">
      <w:pPr>
        <w:pStyle w:val="Head1"/>
      </w:pPr>
      <w:r w:rsidRPr="00A354CB">
        <w:lastRenderedPageBreak/>
        <w:t>Acknowledgements</w:t>
      </w:r>
    </w:p>
    <w:p w14:paraId="69562273" w14:textId="77777777" w:rsidR="00C14F41" w:rsidRPr="00A354CB" w:rsidRDefault="00AA1F31" w:rsidP="00C14F41">
      <w:pPr>
        <w:pStyle w:val="BodyText"/>
      </w:pPr>
      <w:r>
        <w:t>Type the text here.</w:t>
      </w:r>
    </w:p>
    <w:p w14:paraId="28747324" w14:textId="77777777" w:rsidR="00C14F41" w:rsidRPr="00A354CB" w:rsidRDefault="00C14F41" w:rsidP="00F43F27">
      <w:pPr>
        <w:pStyle w:val="Head"/>
      </w:pPr>
      <w:r w:rsidRPr="00A354CB">
        <w:lastRenderedPageBreak/>
        <w:t>Table of contents</w:t>
      </w:r>
    </w:p>
    <w:p w14:paraId="167202FF" w14:textId="77777777" w:rsidR="003E7286" w:rsidRDefault="003E7286" w:rsidP="00344514">
      <w:pPr>
        <w:pStyle w:val="BodyText"/>
      </w:pPr>
    </w:p>
    <w:p w14:paraId="2EE9BF17" w14:textId="77777777" w:rsidR="00AE6113" w:rsidRPr="00AE6113" w:rsidRDefault="00AE6113" w:rsidP="00344514">
      <w:pPr>
        <w:pStyle w:val="BodyText"/>
      </w:pPr>
    </w:p>
    <w:p w14:paraId="23C44AAD" w14:textId="117A1186" w:rsidR="00012ED3" w:rsidRDefault="00AE6113">
      <w:pPr>
        <w:pStyle w:val="TOC1"/>
        <w:rPr>
          <w:rFonts w:asciiTheme="minorHAnsi" w:eastAsiaTheme="minorEastAsia" w:hAnsiTheme="minorHAnsi" w:cstheme="minorBidi"/>
          <w:noProof/>
          <w:sz w:val="24"/>
          <w:szCs w:val="24"/>
          <w:lang w:val="en-IN" w:eastAsia="en-GB"/>
        </w:rPr>
      </w:pPr>
      <w:r>
        <w:rPr>
          <w:caps/>
        </w:rPr>
        <w:fldChar w:fldCharType="begin"/>
      </w:r>
      <w:r>
        <w:instrText xml:space="preserve"> TOC \o "1-2" \h \z \t "Head2;1" </w:instrText>
      </w:r>
      <w:r>
        <w:rPr>
          <w:caps/>
        </w:rPr>
        <w:fldChar w:fldCharType="separate"/>
      </w:r>
      <w:hyperlink w:anchor="_Toc113438806" w:history="1">
        <w:r w:rsidR="00012ED3" w:rsidRPr="00453CA2">
          <w:rPr>
            <w:rStyle w:val="Hyperlink"/>
            <w:noProof/>
          </w:rPr>
          <w:t>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Introduction</w:t>
        </w:r>
        <w:r w:rsidR="00012ED3">
          <w:rPr>
            <w:noProof/>
            <w:webHidden/>
          </w:rPr>
          <w:tab/>
        </w:r>
        <w:r w:rsidR="00012ED3">
          <w:rPr>
            <w:noProof/>
            <w:webHidden/>
          </w:rPr>
          <w:fldChar w:fldCharType="begin"/>
        </w:r>
        <w:r w:rsidR="00012ED3">
          <w:rPr>
            <w:noProof/>
            <w:webHidden/>
          </w:rPr>
          <w:instrText xml:space="preserve"> PAGEREF _Toc113438806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3C718A6B" w14:textId="0E888C1C" w:rsidR="00012ED3" w:rsidRDefault="00000000">
      <w:pPr>
        <w:pStyle w:val="TOC2"/>
        <w:rPr>
          <w:rFonts w:asciiTheme="minorHAnsi" w:eastAsiaTheme="minorEastAsia" w:hAnsiTheme="minorHAnsi" w:cstheme="minorBidi"/>
          <w:noProof/>
          <w:sz w:val="24"/>
          <w:szCs w:val="24"/>
          <w:lang w:val="en-IN" w:eastAsia="en-GB"/>
        </w:rPr>
      </w:pPr>
      <w:hyperlink w:anchor="_Toc113438807" w:history="1">
        <w:r w:rsidR="00012ED3" w:rsidRPr="00453CA2">
          <w:rPr>
            <w:rStyle w:val="Hyperlink"/>
            <w:noProof/>
          </w:rPr>
          <w:t>1.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Background</w:t>
        </w:r>
        <w:r w:rsidR="00012ED3">
          <w:rPr>
            <w:noProof/>
            <w:webHidden/>
          </w:rPr>
          <w:tab/>
        </w:r>
        <w:r w:rsidR="00012ED3">
          <w:rPr>
            <w:noProof/>
            <w:webHidden/>
          </w:rPr>
          <w:fldChar w:fldCharType="begin"/>
        </w:r>
        <w:r w:rsidR="00012ED3">
          <w:rPr>
            <w:noProof/>
            <w:webHidden/>
          </w:rPr>
          <w:instrText xml:space="preserve"> PAGEREF _Toc113438807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6AD7EDDB" w14:textId="51CC7741" w:rsidR="00012ED3" w:rsidRDefault="00000000">
      <w:pPr>
        <w:pStyle w:val="TOC2"/>
        <w:rPr>
          <w:rFonts w:asciiTheme="minorHAnsi" w:eastAsiaTheme="minorEastAsia" w:hAnsiTheme="minorHAnsi" w:cstheme="minorBidi"/>
          <w:noProof/>
          <w:sz w:val="24"/>
          <w:szCs w:val="24"/>
          <w:lang w:val="en-IN" w:eastAsia="en-GB"/>
        </w:rPr>
      </w:pPr>
      <w:hyperlink w:anchor="_Toc113438808" w:history="1">
        <w:r w:rsidR="00012ED3" w:rsidRPr="00453CA2">
          <w:rPr>
            <w:rStyle w:val="Hyperlink"/>
            <w:noProof/>
          </w:rPr>
          <w:t>1.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Problem Statement</w:t>
        </w:r>
        <w:r w:rsidR="00012ED3">
          <w:rPr>
            <w:noProof/>
            <w:webHidden/>
          </w:rPr>
          <w:tab/>
        </w:r>
        <w:r w:rsidR="00012ED3">
          <w:rPr>
            <w:noProof/>
            <w:webHidden/>
          </w:rPr>
          <w:fldChar w:fldCharType="begin"/>
        </w:r>
        <w:r w:rsidR="00012ED3">
          <w:rPr>
            <w:noProof/>
            <w:webHidden/>
          </w:rPr>
          <w:instrText xml:space="preserve"> PAGEREF _Toc113438808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78CCD33B" w14:textId="5EBF56BB" w:rsidR="00012ED3" w:rsidRDefault="00000000">
      <w:pPr>
        <w:pStyle w:val="TOC2"/>
        <w:rPr>
          <w:rFonts w:asciiTheme="minorHAnsi" w:eastAsiaTheme="minorEastAsia" w:hAnsiTheme="minorHAnsi" w:cstheme="minorBidi"/>
          <w:noProof/>
          <w:sz w:val="24"/>
          <w:szCs w:val="24"/>
          <w:lang w:val="en-IN" w:eastAsia="en-GB"/>
        </w:rPr>
      </w:pPr>
      <w:hyperlink w:anchor="_Toc113438809" w:history="1">
        <w:r w:rsidR="00012ED3" w:rsidRPr="00453CA2">
          <w:rPr>
            <w:rStyle w:val="Hyperlink"/>
            <w:noProof/>
          </w:rPr>
          <w:t>1.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Innovation</w:t>
        </w:r>
        <w:r w:rsidR="00012ED3">
          <w:rPr>
            <w:noProof/>
            <w:webHidden/>
          </w:rPr>
          <w:tab/>
        </w:r>
        <w:r w:rsidR="00012ED3">
          <w:rPr>
            <w:noProof/>
            <w:webHidden/>
          </w:rPr>
          <w:fldChar w:fldCharType="begin"/>
        </w:r>
        <w:r w:rsidR="00012ED3">
          <w:rPr>
            <w:noProof/>
            <w:webHidden/>
          </w:rPr>
          <w:instrText xml:space="preserve"> PAGEREF _Toc113438809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64D07531" w14:textId="6A98C976" w:rsidR="00012ED3" w:rsidRDefault="00000000">
      <w:pPr>
        <w:pStyle w:val="TOC2"/>
        <w:rPr>
          <w:rFonts w:asciiTheme="minorHAnsi" w:eastAsiaTheme="minorEastAsia" w:hAnsiTheme="minorHAnsi" w:cstheme="minorBidi"/>
          <w:noProof/>
          <w:sz w:val="24"/>
          <w:szCs w:val="24"/>
          <w:lang w:val="en-IN" w:eastAsia="en-GB"/>
        </w:rPr>
      </w:pPr>
      <w:hyperlink w:anchor="_Toc113438810" w:history="1">
        <w:r w:rsidR="00012ED3" w:rsidRPr="00453CA2">
          <w:rPr>
            <w:rStyle w:val="Hyperlink"/>
            <w:noProof/>
          </w:rPr>
          <w:t>1.4.</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Objectives</w:t>
        </w:r>
        <w:r w:rsidR="00012ED3">
          <w:rPr>
            <w:noProof/>
            <w:webHidden/>
          </w:rPr>
          <w:tab/>
        </w:r>
        <w:r w:rsidR="00012ED3">
          <w:rPr>
            <w:noProof/>
            <w:webHidden/>
          </w:rPr>
          <w:fldChar w:fldCharType="begin"/>
        </w:r>
        <w:r w:rsidR="00012ED3">
          <w:rPr>
            <w:noProof/>
            <w:webHidden/>
          </w:rPr>
          <w:instrText xml:space="preserve"> PAGEREF _Toc113438810 \h </w:instrText>
        </w:r>
        <w:r w:rsidR="00012ED3">
          <w:rPr>
            <w:noProof/>
            <w:webHidden/>
          </w:rPr>
        </w:r>
        <w:r w:rsidR="00012ED3">
          <w:rPr>
            <w:noProof/>
            <w:webHidden/>
          </w:rPr>
          <w:fldChar w:fldCharType="separate"/>
        </w:r>
        <w:r w:rsidR="00012ED3">
          <w:rPr>
            <w:noProof/>
            <w:webHidden/>
          </w:rPr>
          <w:t>2</w:t>
        </w:r>
        <w:r w:rsidR="00012ED3">
          <w:rPr>
            <w:noProof/>
            <w:webHidden/>
          </w:rPr>
          <w:fldChar w:fldCharType="end"/>
        </w:r>
      </w:hyperlink>
    </w:p>
    <w:p w14:paraId="2C2CD542" w14:textId="616858FB" w:rsidR="00012ED3" w:rsidRDefault="00000000">
      <w:pPr>
        <w:pStyle w:val="TOC2"/>
        <w:rPr>
          <w:rFonts w:asciiTheme="minorHAnsi" w:eastAsiaTheme="minorEastAsia" w:hAnsiTheme="minorHAnsi" w:cstheme="minorBidi"/>
          <w:noProof/>
          <w:sz w:val="24"/>
          <w:szCs w:val="24"/>
          <w:lang w:val="en-IN" w:eastAsia="en-GB"/>
        </w:rPr>
      </w:pPr>
      <w:hyperlink w:anchor="_Toc113438811" w:history="1">
        <w:r w:rsidR="00012ED3" w:rsidRPr="00453CA2">
          <w:rPr>
            <w:rStyle w:val="Hyperlink"/>
            <w:noProof/>
            <w:lang w:val="en-US"/>
          </w:rPr>
          <w:t>1.5.</w:t>
        </w:r>
        <w:r w:rsidR="00012ED3">
          <w:rPr>
            <w:rFonts w:asciiTheme="minorHAnsi" w:eastAsiaTheme="minorEastAsia" w:hAnsiTheme="minorHAnsi" w:cstheme="minorBidi"/>
            <w:noProof/>
            <w:sz w:val="24"/>
            <w:szCs w:val="24"/>
            <w:lang w:val="en-IN" w:eastAsia="en-GB"/>
          </w:rPr>
          <w:tab/>
        </w:r>
        <w:r w:rsidR="00012ED3" w:rsidRPr="00453CA2">
          <w:rPr>
            <w:rStyle w:val="Hyperlink"/>
            <w:noProof/>
            <w:lang w:val="en-US"/>
          </w:rPr>
          <w:t>Software and Hardware Used</w:t>
        </w:r>
        <w:r w:rsidR="00012ED3">
          <w:rPr>
            <w:noProof/>
            <w:webHidden/>
          </w:rPr>
          <w:tab/>
        </w:r>
        <w:r w:rsidR="00012ED3">
          <w:rPr>
            <w:noProof/>
            <w:webHidden/>
          </w:rPr>
          <w:fldChar w:fldCharType="begin"/>
        </w:r>
        <w:r w:rsidR="00012ED3">
          <w:rPr>
            <w:noProof/>
            <w:webHidden/>
          </w:rPr>
          <w:instrText xml:space="preserve"> PAGEREF _Toc113438811 \h </w:instrText>
        </w:r>
        <w:r w:rsidR="00012ED3">
          <w:rPr>
            <w:noProof/>
            <w:webHidden/>
          </w:rPr>
        </w:r>
        <w:r w:rsidR="00012ED3">
          <w:rPr>
            <w:noProof/>
            <w:webHidden/>
          </w:rPr>
          <w:fldChar w:fldCharType="separate"/>
        </w:r>
        <w:r w:rsidR="00012ED3">
          <w:rPr>
            <w:noProof/>
            <w:webHidden/>
          </w:rPr>
          <w:t>2</w:t>
        </w:r>
        <w:r w:rsidR="00012ED3">
          <w:rPr>
            <w:noProof/>
            <w:webHidden/>
          </w:rPr>
          <w:fldChar w:fldCharType="end"/>
        </w:r>
      </w:hyperlink>
    </w:p>
    <w:p w14:paraId="4EFE1380" w14:textId="432A458F" w:rsidR="00012ED3" w:rsidRDefault="00000000">
      <w:pPr>
        <w:pStyle w:val="TOC1"/>
        <w:rPr>
          <w:rFonts w:asciiTheme="minorHAnsi" w:eastAsiaTheme="minorEastAsia" w:hAnsiTheme="minorHAnsi" w:cstheme="minorBidi"/>
          <w:noProof/>
          <w:sz w:val="24"/>
          <w:szCs w:val="24"/>
          <w:lang w:val="en-IN" w:eastAsia="en-GB"/>
        </w:rPr>
      </w:pPr>
      <w:hyperlink w:anchor="_Toc113438812" w:history="1">
        <w:r w:rsidR="00012ED3" w:rsidRPr="00453CA2">
          <w:rPr>
            <w:rStyle w:val="Hyperlink"/>
            <w:noProof/>
          </w:rPr>
          <w:t>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hapter title</w:t>
        </w:r>
        <w:r w:rsidR="00012ED3">
          <w:rPr>
            <w:noProof/>
            <w:webHidden/>
          </w:rPr>
          <w:tab/>
        </w:r>
        <w:r w:rsidR="00012ED3">
          <w:rPr>
            <w:noProof/>
            <w:webHidden/>
          </w:rPr>
          <w:fldChar w:fldCharType="begin"/>
        </w:r>
        <w:r w:rsidR="00012ED3">
          <w:rPr>
            <w:noProof/>
            <w:webHidden/>
          </w:rPr>
          <w:instrText xml:space="preserve"> PAGEREF _Toc113438812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043EFD21" w14:textId="4A8CECC8" w:rsidR="00012ED3" w:rsidRDefault="00000000">
      <w:pPr>
        <w:pStyle w:val="TOC2"/>
        <w:rPr>
          <w:rFonts w:asciiTheme="minorHAnsi" w:eastAsiaTheme="minorEastAsia" w:hAnsiTheme="minorHAnsi" w:cstheme="minorBidi"/>
          <w:noProof/>
          <w:sz w:val="24"/>
          <w:szCs w:val="24"/>
          <w:lang w:val="en-IN" w:eastAsia="en-GB"/>
        </w:rPr>
      </w:pPr>
      <w:hyperlink w:anchor="_Toc113438813" w:history="1">
        <w:r w:rsidR="00012ED3" w:rsidRPr="00453CA2">
          <w:rPr>
            <w:rStyle w:val="Hyperlink"/>
            <w:noProof/>
          </w:rPr>
          <w:t>2.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Title section</w:t>
        </w:r>
        <w:r w:rsidR="00012ED3">
          <w:rPr>
            <w:noProof/>
            <w:webHidden/>
          </w:rPr>
          <w:tab/>
        </w:r>
        <w:r w:rsidR="00012ED3">
          <w:rPr>
            <w:noProof/>
            <w:webHidden/>
          </w:rPr>
          <w:fldChar w:fldCharType="begin"/>
        </w:r>
        <w:r w:rsidR="00012ED3">
          <w:rPr>
            <w:noProof/>
            <w:webHidden/>
          </w:rPr>
          <w:instrText xml:space="preserve"> PAGEREF _Toc113438813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7F81967A" w14:textId="024B205C" w:rsidR="00012ED3" w:rsidRDefault="00000000">
      <w:pPr>
        <w:pStyle w:val="TOC1"/>
        <w:rPr>
          <w:rFonts w:asciiTheme="minorHAnsi" w:eastAsiaTheme="minorEastAsia" w:hAnsiTheme="minorHAnsi" w:cstheme="minorBidi"/>
          <w:noProof/>
          <w:sz w:val="24"/>
          <w:szCs w:val="24"/>
          <w:lang w:val="en-IN" w:eastAsia="en-GB"/>
        </w:rPr>
      </w:pPr>
      <w:hyperlink w:anchor="_Toc113438814" w:history="1">
        <w:r w:rsidR="00012ED3" w:rsidRPr="00453CA2">
          <w:rPr>
            <w:rStyle w:val="Hyperlink"/>
            <w:noProof/>
          </w:rPr>
          <w:t>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Methodolgy</w:t>
        </w:r>
        <w:r w:rsidR="00012ED3">
          <w:rPr>
            <w:noProof/>
            <w:webHidden/>
          </w:rPr>
          <w:tab/>
        </w:r>
        <w:r w:rsidR="00012ED3">
          <w:rPr>
            <w:noProof/>
            <w:webHidden/>
          </w:rPr>
          <w:fldChar w:fldCharType="begin"/>
        </w:r>
        <w:r w:rsidR="00012ED3">
          <w:rPr>
            <w:noProof/>
            <w:webHidden/>
          </w:rPr>
          <w:instrText xml:space="preserve"> PAGEREF _Toc113438814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2976CF11" w14:textId="234EE78A" w:rsidR="00012ED3" w:rsidRDefault="00000000">
      <w:pPr>
        <w:pStyle w:val="TOC2"/>
        <w:rPr>
          <w:rFonts w:asciiTheme="minorHAnsi" w:eastAsiaTheme="minorEastAsia" w:hAnsiTheme="minorHAnsi" w:cstheme="minorBidi"/>
          <w:noProof/>
          <w:sz w:val="24"/>
          <w:szCs w:val="24"/>
          <w:lang w:val="en-IN" w:eastAsia="en-GB"/>
        </w:rPr>
      </w:pPr>
      <w:hyperlink w:anchor="_Toc113438815" w:history="1">
        <w:r w:rsidR="00012ED3" w:rsidRPr="00453CA2">
          <w:rPr>
            <w:rStyle w:val="Hyperlink"/>
            <w:noProof/>
          </w:rPr>
          <w:t>3.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Flowchart</w:t>
        </w:r>
        <w:r w:rsidR="00012ED3">
          <w:rPr>
            <w:noProof/>
            <w:webHidden/>
          </w:rPr>
          <w:tab/>
        </w:r>
        <w:r w:rsidR="00012ED3">
          <w:rPr>
            <w:noProof/>
            <w:webHidden/>
          </w:rPr>
          <w:fldChar w:fldCharType="begin"/>
        </w:r>
        <w:r w:rsidR="00012ED3">
          <w:rPr>
            <w:noProof/>
            <w:webHidden/>
          </w:rPr>
          <w:instrText xml:space="preserve"> PAGEREF _Toc113438815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4DF285AF" w14:textId="3646F0CD" w:rsidR="00012ED3" w:rsidRDefault="00000000">
      <w:pPr>
        <w:pStyle w:val="TOC2"/>
        <w:rPr>
          <w:rFonts w:asciiTheme="minorHAnsi" w:eastAsiaTheme="minorEastAsia" w:hAnsiTheme="minorHAnsi" w:cstheme="minorBidi"/>
          <w:noProof/>
          <w:sz w:val="24"/>
          <w:szCs w:val="24"/>
          <w:lang w:val="en-IN" w:eastAsia="en-GB"/>
        </w:rPr>
      </w:pPr>
      <w:hyperlink w:anchor="_Toc113438816" w:history="1">
        <w:r w:rsidR="00012ED3" w:rsidRPr="00453CA2">
          <w:rPr>
            <w:rStyle w:val="Hyperlink"/>
            <w:noProof/>
          </w:rPr>
          <w:t>3.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reate ini files</w:t>
        </w:r>
        <w:r w:rsidR="00012ED3">
          <w:rPr>
            <w:noProof/>
            <w:webHidden/>
          </w:rPr>
          <w:tab/>
        </w:r>
        <w:r w:rsidR="00012ED3">
          <w:rPr>
            <w:noProof/>
            <w:webHidden/>
          </w:rPr>
          <w:fldChar w:fldCharType="begin"/>
        </w:r>
        <w:r w:rsidR="00012ED3">
          <w:rPr>
            <w:noProof/>
            <w:webHidden/>
          </w:rPr>
          <w:instrText xml:space="preserve"> PAGEREF _Toc113438816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6BFF617D" w14:textId="0EC5D68A" w:rsidR="00012ED3" w:rsidRDefault="00000000">
      <w:pPr>
        <w:pStyle w:val="TOC2"/>
        <w:rPr>
          <w:rFonts w:asciiTheme="minorHAnsi" w:eastAsiaTheme="minorEastAsia" w:hAnsiTheme="minorHAnsi" w:cstheme="minorBidi"/>
          <w:noProof/>
          <w:sz w:val="24"/>
          <w:szCs w:val="24"/>
          <w:lang w:val="en-IN" w:eastAsia="en-GB"/>
        </w:rPr>
      </w:pPr>
      <w:hyperlink w:anchor="_Toc113438817" w:history="1">
        <w:r w:rsidR="00012ED3" w:rsidRPr="00453CA2">
          <w:rPr>
            <w:rStyle w:val="Hyperlink"/>
            <w:noProof/>
          </w:rPr>
          <w:t>3.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Use the geoserver-rest API library</w:t>
        </w:r>
        <w:r w:rsidR="00012ED3">
          <w:rPr>
            <w:noProof/>
            <w:webHidden/>
          </w:rPr>
          <w:tab/>
        </w:r>
        <w:r w:rsidR="00012ED3">
          <w:rPr>
            <w:noProof/>
            <w:webHidden/>
          </w:rPr>
          <w:fldChar w:fldCharType="begin"/>
        </w:r>
        <w:r w:rsidR="00012ED3">
          <w:rPr>
            <w:noProof/>
            <w:webHidden/>
          </w:rPr>
          <w:instrText xml:space="preserve"> PAGEREF _Toc113438817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3F4BED39" w14:textId="6AEFBCA9" w:rsidR="00012ED3" w:rsidRDefault="00000000">
      <w:pPr>
        <w:pStyle w:val="TOC2"/>
        <w:rPr>
          <w:rFonts w:asciiTheme="minorHAnsi" w:eastAsiaTheme="minorEastAsia" w:hAnsiTheme="minorHAnsi" w:cstheme="minorBidi"/>
          <w:noProof/>
          <w:sz w:val="24"/>
          <w:szCs w:val="24"/>
          <w:lang w:val="en-IN" w:eastAsia="en-GB"/>
        </w:rPr>
      </w:pPr>
      <w:hyperlink w:anchor="_Toc113438818" w:history="1">
        <w:r w:rsidR="00012ED3" w:rsidRPr="00453CA2">
          <w:rPr>
            <w:rStyle w:val="Hyperlink"/>
            <w:noProof/>
          </w:rPr>
          <w:t>3.4.</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ode to update the project and form names in the ini files</w:t>
        </w:r>
        <w:r w:rsidR="00012ED3">
          <w:rPr>
            <w:noProof/>
            <w:webHidden/>
          </w:rPr>
          <w:tab/>
        </w:r>
        <w:r w:rsidR="00012ED3">
          <w:rPr>
            <w:noProof/>
            <w:webHidden/>
          </w:rPr>
          <w:fldChar w:fldCharType="begin"/>
        </w:r>
        <w:r w:rsidR="00012ED3">
          <w:rPr>
            <w:noProof/>
            <w:webHidden/>
          </w:rPr>
          <w:instrText xml:space="preserve"> PAGEREF _Toc113438818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5ED88470" w14:textId="1C49A585" w:rsidR="00012ED3" w:rsidRDefault="00000000">
      <w:pPr>
        <w:pStyle w:val="TOC2"/>
        <w:rPr>
          <w:rFonts w:asciiTheme="minorHAnsi" w:eastAsiaTheme="minorEastAsia" w:hAnsiTheme="minorHAnsi" w:cstheme="minorBidi"/>
          <w:noProof/>
          <w:sz w:val="24"/>
          <w:szCs w:val="24"/>
          <w:lang w:val="en-IN" w:eastAsia="en-GB"/>
        </w:rPr>
      </w:pPr>
      <w:hyperlink w:anchor="_Toc113438819" w:history="1">
        <w:r w:rsidR="00012ED3" w:rsidRPr="00453CA2">
          <w:rPr>
            <w:rStyle w:val="Hyperlink"/>
            <w:noProof/>
          </w:rPr>
          <w:t>3.5.</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Import class</w:t>
        </w:r>
        <w:r w:rsidR="00012ED3">
          <w:rPr>
            <w:noProof/>
            <w:webHidden/>
          </w:rPr>
          <w:tab/>
        </w:r>
        <w:r w:rsidR="00012ED3">
          <w:rPr>
            <w:noProof/>
            <w:webHidden/>
          </w:rPr>
          <w:fldChar w:fldCharType="begin"/>
        </w:r>
        <w:r w:rsidR="00012ED3">
          <w:rPr>
            <w:noProof/>
            <w:webHidden/>
          </w:rPr>
          <w:instrText xml:space="preserve"> PAGEREF _Toc113438819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335DA9A2" w14:textId="5FCD18C7" w:rsidR="00012ED3" w:rsidRDefault="00000000">
      <w:pPr>
        <w:pStyle w:val="TOC2"/>
        <w:rPr>
          <w:rFonts w:asciiTheme="minorHAnsi" w:eastAsiaTheme="minorEastAsia" w:hAnsiTheme="minorHAnsi" w:cstheme="minorBidi"/>
          <w:noProof/>
          <w:sz w:val="24"/>
          <w:szCs w:val="24"/>
          <w:lang w:val="en-IN" w:eastAsia="en-GB"/>
        </w:rPr>
      </w:pPr>
      <w:hyperlink w:anchor="_Toc113438820" w:history="1">
        <w:r w:rsidR="00012ED3" w:rsidRPr="00453CA2">
          <w:rPr>
            <w:rStyle w:val="Hyperlink"/>
            <w:noProof/>
          </w:rPr>
          <w:t>3.6.</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importData function</w:t>
        </w:r>
        <w:r w:rsidR="00012ED3">
          <w:rPr>
            <w:noProof/>
            <w:webHidden/>
          </w:rPr>
          <w:tab/>
        </w:r>
        <w:r w:rsidR="00012ED3">
          <w:rPr>
            <w:noProof/>
            <w:webHidden/>
          </w:rPr>
          <w:fldChar w:fldCharType="begin"/>
        </w:r>
        <w:r w:rsidR="00012ED3">
          <w:rPr>
            <w:noProof/>
            <w:webHidden/>
          </w:rPr>
          <w:instrText xml:space="preserve"> PAGEREF _Toc113438820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2B4189BD" w14:textId="099FF940" w:rsidR="00012ED3" w:rsidRDefault="00000000">
      <w:pPr>
        <w:pStyle w:val="TOC2"/>
        <w:rPr>
          <w:rFonts w:asciiTheme="minorHAnsi" w:eastAsiaTheme="minorEastAsia" w:hAnsiTheme="minorHAnsi" w:cstheme="minorBidi"/>
          <w:noProof/>
          <w:sz w:val="24"/>
          <w:szCs w:val="24"/>
          <w:lang w:val="en-IN" w:eastAsia="en-GB"/>
        </w:rPr>
      </w:pPr>
      <w:hyperlink w:anchor="_Toc113438821" w:history="1">
        <w:r w:rsidR="00012ED3" w:rsidRPr="00453CA2">
          <w:rPr>
            <w:rStyle w:val="Hyperlink"/>
            <w:noProof/>
          </w:rPr>
          <w:t>3.7.</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updateLayerXML and updateFields functions</w:t>
        </w:r>
        <w:r w:rsidR="00012ED3">
          <w:rPr>
            <w:noProof/>
            <w:webHidden/>
          </w:rPr>
          <w:tab/>
        </w:r>
        <w:r w:rsidR="00012ED3">
          <w:rPr>
            <w:noProof/>
            <w:webHidden/>
          </w:rPr>
          <w:fldChar w:fldCharType="begin"/>
        </w:r>
        <w:r w:rsidR="00012ED3">
          <w:rPr>
            <w:noProof/>
            <w:webHidden/>
          </w:rPr>
          <w:instrText xml:space="preserve"> PAGEREF _Toc113438821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0C4DE1FE" w14:textId="2951F855" w:rsidR="00012ED3" w:rsidRDefault="00000000">
      <w:pPr>
        <w:pStyle w:val="TOC2"/>
        <w:rPr>
          <w:rFonts w:asciiTheme="minorHAnsi" w:eastAsiaTheme="minorEastAsia" w:hAnsiTheme="minorHAnsi" w:cstheme="minorBidi"/>
          <w:noProof/>
          <w:sz w:val="24"/>
          <w:szCs w:val="24"/>
          <w:lang w:val="en-IN" w:eastAsia="en-GB"/>
        </w:rPr>
      </w:pPr>
      <w:hyperlink w:anchor="_Toc113438822" w:history="1">
        <w:r w:rsidR="00012ED3" w:rsidRPr="00453CA2">
          <w:rPr>
            <w:rStyle w:val="Hyperlink"/>
            <w:noProof/>
          </w:rPr>
          <w:t>3.8.</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collectData function</w:t>
        </w:r>
        <w:r w:rsidR="00012ED3">
          <w:rPr>
            <w:noProof/>
            <w:webHidden/>
          </w:rPr>
          <w:tab/>
        </w:r>
        <w:r w:rsidR="00012ED3">
          <w:rPr>
            <w:noProof/>
            <w:webHidden/>
          </w:rPr>
          <w:fldChar w:fldCharType="begin"/>
        </w:r>
        <w:r w:rsidR="00012ED3">
          <w:rPr>
            <w:noProof/>
            <w:webHidden/>
          </w:rPr>
          <w:instrText xml:space="preserve"> PAGEREF _Toc113438822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22E387F2" w14:textId="2F3F52AD" w:rsidR="00012ED3" w:rsidRDefault="00000000">
      <w:pPr>
        <w:pStyle w:val="TOC2"/>
        <w:rPr>
          <w:rFonts w:asciiTheme="minorHAnsi" w:eastAsiaTheme="minorEastAsia" w:hAnsiTheme="minorHAnsi" w:cstheme="minorBidi"/>
          <w:noProof/>
          <w:sz w:val="24"/>
          <w:szCs w:val="24"/>
          <w:lang w:val="en-IN" w:eastAsia="en-GB"/>
        </w:rPr>
      </w:pPr>
      <w:hyperlink w:anchor="_Toc113438823" w:history="1">
        <w:r w:rsidR="00012ED3" w:rsidRPr="00453CA2">
          <w:rPr>
            <w:rStyle w:val="Hyperlink"/>
            <w:noProof/>
          </w:rPr>
          <w:t>3.9.</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Test the script</w:t>
        </w:r>
        <w:r w:rsidR="00012ED3">
          <w:rPr>
            <w:noProof/>
            <w:webHidden/>
          </w:rPr>
          <w:tab/>
        </w:r>
        <w:r w:rsidR="00012ED3">
          <w:rPr>
            <w:noProof/>
            <w:webHidden/>
          </w:rPr>
          <w:fldChar w:fldCharType="begin"/>
        </w:r>
        <w:r w:rsidR="00012ED3">
          <w:rPr>
            <w:noProof/>
            <w:webHidden/>
          </w:rPr>
          <w:instrText xml:space="preserve"> PAGEREF _Toc113438823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652B99E1" w14:textId="0DE30B03" w:rsidR="00AE6113" w:rsidRDefault="00AE6113" w:rsidP="00344514">
      <w:pPr>
        <w:pStyle w:val="BodyText"/>
      </w:pPr>
      <w:r>
        <w:fldChar w:fldCharType="end"/>
      </w:r>
    </w:p>
    <w:p w14:paraId="54BB39FC" w14:textId="77777777" w:rsidR="00C14F41" w:rsidRPr="00A354CB" w:rsidRDefault="00C14F41" w:rsidP="00344514">
      <w:pPr>
        <w:pStyle w:val="BodyText"/>
      </w:pPr>
    </w:p>
    <w:p w14:paraId="2DAC4BF2" w14:textId="77777777" w:rsidR="00C14F41" w:rsidRPr="00A354CB" w:rsidRDefault="00C14F41" w:rsidP="0001651F">
      <w:pPr>
        <w:pStyle w:val="Head2"/>
      </w:pPr>
      <w:r w:rsidRPr="00A354CB">
        <w:lastRenderedPageBreak/>
        <w:t>List of figures</w:t>
      </w:r>
    </w:p>
    <w:p w14:paraId="45EA3CC2" w14:textId="77777777" w:rsidR="00C14F41" w:rsidRPr="00A354CB" w:rsidRDefault="00C14F41" w:rsidP="00C14F41">
      <w:pPr>
        <w:pStyle w:val="BodyText"/>
      </w:pPr>
    </w:p>
    <w:p w14:paraId="4629C102" w14:textId="77777777" w:rsidR="00C14F41" w:rsidRPr="00A354CB" w:rsidRDefault="00C14F41" w:rsidP="0001651F">
      <w:pPr>
        <w:pStyle w:val="Head2"/>
      </w:pPr>
      <w:r w:rsidRPr="00A354CB">
        <w:lastRenderedPageBreak/>
        <w:t>List of tables</w:t>
      </w:r>
    </w:p>
    <w:p w14:paraId="4ADE3E18" w14:textId="77777777" w:rsidR="00C14F41" w:rsidRPr="00A354CB" w:rsidRDefault="00C14F41" w:rsidP="00C14F41">
      <w:pPr>
        <w:pStyle w:val="BodyText"/>
      </w:pPr>
    </w:p>
    <w:p w14:paraId="4B010CCA" w14:textId="77777777" w:rsidR="00C14F41" w:rsidRPr="00A354CB" w:rsidRDefault="00C14F41" w:rsidP="00C14F41">
      <w:pPr>
        <w:pStyle w:val="BodyText"/>
      </w:pPr>
    </w:p>
    <w:p w14:paraId="025474B5" w14:textId="77777777" w:rsidR="00C14F41" w:rsidRPr="00A354CB" w:rsidRDefault="00C14F41" w:rsidP="00C14F41">
      <w:pPr>
        <w:pStyle w:val="BodyText"/>
      </w:pPr>
    </w:p>
    <w:p w14:paraId="7D0DF6A0" w14:textId="77777777" w:rsidR="00C14F41" w:rsidRPr="00A354CB" w:rsidRDefault="00C14F41" w:rsidP="00C14F41">
      <w:pPr>
        <w:pStyle w:val="BodyText"/>
        <w:sectPr w:rsidR="00C14F41" w:rsidRPr="00A354CB" w:rsidSect="0075705B">
          <w:footerReference w:type="even" r:id="rId14"/>
          <w:footerReference w:type="default" r:id="rId15"/>
          <w:footerReference w:type="first" r:id="rId16"/>
          <w:type w:val="oddPage"/>
          <w:pgSz w:w="11909" w:h="16834" w:code="9"/>
          <w:pgMar w:top="1701" w:right="1134" w:bottom="1418" w:left="1134" w:header="720" w:footer="720" w:gutter="561"/>
          <w:pgNumType w:fmt="lowerRoman" w:start="1"/>
          <w:cols w:space="720"/>
        </w:sectPr>
      </w:pPr>
    </w:p>
    <w:p w14:paraId="1BBB6525" w14:textId="0356BA21" w:rsidR="00605F8E" w:rsidRPr="00A354CB" w:rsidRDefault="004A357C" w:rsidP="00605F8E">
      <w:pPr>
        <w:pStyle w:val="Heading1"/>
      </w:pPr>
      <w:bookmarkStart w:id="0" w:name="_Toc113438806"/>
      <w:r>
        <w:lastRenderedPageBreak/>
        <w:t>Introduction</w:t>
      </w:r>
      <w:bookmarkEnd w:id="0"/>
    </w:p>
    <w:p w14:paraId="3246EAF1" w14:textId="2BC3D55C" w:rsidR="00B12F22" w:rsidRPr="00B12F22" w:rsidRDefault="004A357C" w:rsidP="00B12F22">
      <w:pPr>
        <w:pStyle w:val="Heading2"/>
      </w:pPr>
      <w:bookmarkStart w:id="1" w:name="_Toc113438807"/>
      <w:r>
        <w:t>Background</w:t>
      </w:r>
      <w:bookmarkEnd w:id="1"/>
    </w:p>
    <w:p w14:paraId="4C3A294B" w14:textId="6A2E0055" w:rsidR="00B12F22" w:rsidRDefault="00680761" w:rsidP="008F7836">
      <w:pPr>
        <w:pStyle w:val="BodyText"/>
        <w:ind w:left="720"/>
        <w:jc w:val="both"/>
      </w:pPr>
      <w:r>
        <w:t>Data collection and analysis have always been essential phases in any research process. Traditionally</w:t>
      </w:r>
      <w:r w:rsidR="00A72A85">
        <w:t>,</w:t>
      </w:r>
      <w:r>
        <w:t xml:space="preserve"> GIS data was collected using various surveying techniques</w:t>
      </w:r>
      <w:r w:rsidR="00A72A85">
        <w:t>, which is a complex process and</w:t>
      </w:r>
      <w:r w:rsidR="00265A38">
        <w:t>,</w:t>
      </w:r>
      <w:r w:rsidR="00A72A85">
        <w:t xml:space="preserve"> at the same time</w:t>
      </w:r>
      <w:r w:rsidR="00265A38">
        <w:t>,</w:t>
      </w:r>
      <w:r w:rsidR="00A72A85">
        <w:t xml:space="preserve"> </w:t>
      </w:r>
      <w:r w:rsidR="00265A38">
        <w:t>requires</w:t>
      </w:r>
      <w:r w:rsidR="00A72A85">
        <w:t xml:space="preserve"> trained personnel</w:t>
      </w:r>
      <w:r w:rsidR="00265A38">
        <w:t xml:space="preserve"> </w:t>
      </w:r>
      <w:r w:rsidR="00265A38">
        <w:fldChar w:fldCharType="begin" w:fldLock="1"/>
      </w:r>
      <w:r w:rsidR="00724616">
        <w:instrText>ADDIN CSL_CITATION {"citationItems":[{"id":"ITEM-1","itemData":{"DOI":"https://doi.org/10.1016/j.gecco.2020.e01089","ISSN":"2351-9894","abstract":"Geographical location and object description is an important aspect in field research, regardless of the spatial scale. Throughout time, environmental researchers have been using different tools and methods to determine and record location/description of observations with all limitations on their use. Lately, more and more common digital methods and new technologies have been gaining interest and popularity within the environmental science community. Among those technologies there are mobile mapping devices and applications which have been gaining audience in recent time. dedicated Handheld devices such as consumer-grade GPS (Global Positioning System) dedicated for tourism purposes have been substituted by smartphones and tablets with integrated GPS receiver so that field mapping became much easier and more readily available to a broader audience. Although the possibility of using mobile devices and dedicated applications for field mapping has an increasing trend, there is very little attention dedicated to them in methodology sections of research works. The purpose of this paper is to bring further awareness about such technologies to environmental researchers as they could benefit from using dedicated software available for mobile devices. Such software could ameliorate their workflow, accuracy and quality of data, which can help to achieve better research results. We briefly present our review result of mobile applications for field mapping as the first global overview within scientific journals. The review includes environmental citizen science apps as a particular example of data collection applications. The comprehensive description of workspace creation for field surveys using ArcGIS Online (Esri, 2019) and Collector for ArcGIS (Esri, 2019a) is presented in this work. This research is conducted using the case study of the limestone mining plant in Poland.","author":[{"dropping-particle":"","family":"Nowak","given":"Maciej M","non-dropping-particle":"","parse-names":false,"suffix":""},{"dropping-particle":"","family":"Dziób","given":"Katarzyna","non-dropping-particle":"","parse-names":false,"suffix":""},{"dropping-particle":"","family":"Ludwisiak","given":"Łukasz","non-dropping-particle":"","parse-names":false,"suffix":""},{"dropping-particle":"","family":"Chmiel","given":"Julian","non-dropping-particle":"","parse-names":false,"suffix":""}],"container-title":"Global Ecology and Conservation","id":"ITEM-1","issued":{"date-parts":[["2020"]]},"page":"e01089","title":"Mobile GIS applications for environmental field surveys: A state of the art","type":"article-journal","volume":"23"},"uris":["http://www.mendeley.com/documents/?uuid=6970668c-14f2-48db-aa56-04dd189f660f"]}],"mendeley":{"formattedCitation":"(Nowak, Dziób, Ludwisiak, &amp; Chmiel, 2020)","plainTextFormattedCitation":"(Nowak, Dziób, Ludwisiak, &amp; Chmiel, 2020)","previouslyFormattedCitation":"(Nowak, Dziób, Ludwisiak, &amp; Chmiel, 2020)"},"properties":{"noteIndex":0},"schema":"https://github.com/citation-style-language/schema/raw/master/csl-citation.json"}</w:instrText>
      </w:r>
      <w:r w:rsidR="00265A38">
        <w:fldChar w:fldCharType="separate"/>
      </w:r>
      <w:r w:rsidR="00265A38" w:rsidRPr="00265A38">
        <w:rPr>
          <w:noProof/>
        </w:rPr>
        <w:t>(Nowak, Dziób, Ludwisiak, &amp; Chmiel, 2020)</w:t>
      </w:r>
      <w:r w:rsidR="00265A38">
        <w:fldChar w:fldCharType="end"/>
      </w:r>
      <w:r w:rsidR="00A72A85">
        <w:t xml:space="preserve">. </w:t>
      </w:r>
      <w:r w:rsidR="005050AF">
        <w:t>However, with</w:t>
      </w:r>
      <w:r w:rsidR="00A72A85">
        <w:t xml:space="preserve"> the advancement in technology</w:t>
      </w:r>
      <w:r w:rsidR="00B8422F">
        <w:t>, the</w:t>
      </w:r>
      <w:r w:rsidR="00265A38">
        <w:t xml:space="preserve"> development of the GNSS</w:t>
      </w:r>
      <w:r w:rsidR="002451D0">
        <w:t>,</w:t>
      </w:r>
      <w:r w:rsidR="00265A38">
        <w:t xml:space="preserve"> and </w:t>
      </w:r>
      <w:r w:rsidR="002451D0">
        <w:t xml:space="preserve">the </w:t>
      </w:r>
      <w:r w:rsidR="00724616">
        <w:t xml:space="preserve">introduction of </w:t>
      </w:r>
      <w:r w:rsidR="00265A38">
        <w:t>GPS chips in mobile phones, today</w:t>
      </w:r>
      <w:r w:rsidR="005050AF">
        <w:t>,</w:t>
      </w:r>
      <w:r w:rsidR="00265A38">
        <w:t xml:space="preserve"> every individual </w:t>
      </w:r>
      <w:r w:rsidR="005050AF">
        <w:t xml:space="preserve">is directly or indirectly contributing to GIS data collection. </w:t>
      </w:r>
      <w:r w:rsidR="00044C5E">
        <w:t>The data collected in the field</w:t>
      </w:r>
      <w:r w:rsidR="00D95B98">
        <w:t xml:space="preserve"> </w:t>
      </w:r>
      <w:r w:rsidR="00044C5E">
        <w:t>are brought back to labs</w:t>
      </w:r>
      <w:r w:rsidR="00D95B98">
        <w:t>, stored,</w:t>
      </w:r>
      <w:r w:rsidR="00044C5E">
        <w:t xml:space="preserve"> and </w:t>
      </w:r>
      <w:proofErr w:type="spellStart"/>
      <w:r w:rsidR="00044C5E">
        <w:t>analyzed</w:t>
      </w:r>
      <w:proofErr w:type="spellEnd"/>
      <w:r w:rsidR="00044C5E">
        <w:t xml:space="preserve"> to elicit knowledge. </w:t>
      </w:r>
      <w:r w:rsidR="00D95B98">
        <w:t xml:space="preserve">If this collection, storage, and analysis </w:t>
      </w:r>
      <w:r w:rsidR="002C2CF7">
        <w:t>process happen</w:t>
      </w:r>
      <w:r w:rsidR="00D95B98">
        <w:t xml:space="preserve"> simultaneously</w:t>
      </w:r>
      <w:r w:rsidR="002C2CF7">
        <w:t>,</w:t>
      </w:r>
      <w:r w:rsidR="00D95B98">
        <w:t xml:space="preserve"> it saves a lot of time for the researchers. This is where automation </w:t>
      </w:r>
      <w:r w:rsidR="00A93605">
        <w:t>plays a prominent role</w:t>
      </w:r>
      <w:r w:rsidR="00D95B98">
        <w:t xml:space="preserve">. </w:t>
      </w:r>
    </w:p>
    <w:p w14:paraId="6754C7B9" w14:textId="77777777" w:rsidR="00B12F22" w:rsidRDefault="00B12F22" w:rsidP="00680761">
      <w:pPr>
        <w:pStyle w:val="BodyText"/>
        <w:jc w:val="both"/>
      </w:pPr>
    </w:p>
    <w:p w14:paraId="234CFE4D" w14:textId="798FFD24" w:rsidR="00605F8E" w:rsidRPr="00A354CB" w:rsidRDefault="002C2CF7" w:rsidP="008F7836">
      <w:pPr>
        <w:pStyle w:val="BodyText"/>
        <w:ind w:left="720"/>
        <w:jc w:val="both"/>
      </w:pPr>
      <w:r>
        <w:t>QGIS is an open-source GIS software used to handle the GIS data and perform spatial analysis</w:t>
      </w:r>
      <w:r w:rsidR="00697F09">
        <w:t xml:space="preserve"> on the data</w:t>
      </w:r>
      <w:r w:rsidR="00B56B53">
        <w:t xml:space="preserve"> </w:t>
      </w:r>
      <w:r w:rsidR="00B56B53">
        <w:fldChar w:fldCharType="begin" w:fldLock="1"/>
      </w:r>
      <w:r w:rsidR="00380CF7">
        <w:instrText>ADDIN CSL_CITATION {"citationItems":[{"id":"ITEM-1","itemData":{"URL":"https://www.qgis.org/en/site/about/index.html","accessed":{"date-parts":[["2022","9","3"]]},"author":[{"dropping-particle":"","family":"QGIS Development Team","given":"","non-dropping-particle":"","parse-names":false,"suffix":""}],"id":"ITEM-1","issued":{"date-parts":[["2022"]]},"title":"About QGIS","type":"webpage"},"uris":["http://www.mendeley.com/documents/?uuid=a247e17b-a3c9-4816-8df9-8f38b0e710ea"]}],"mendeley":{"formattedCitation":"(QGIS Development Team, 2022)","plainTextFormattedCitation":"(QGIS Development Team, 2022)","previouslyFormattedCitation":"(QGIS Development Team, 2022)"},"properties":{"noteIndex":0},"schema":"https://github.com/citation-style-language/schema/raw/master/csl-citation.json"}</w:instrText>
      </w:r>
      <w:r w:rsidR="00B56B53">
        <w:fldChar w:fldCharType="separate"/>
      </w:r>
      <w:r w:rsidR="00B56B53" w:rsidRPr="00B56B53">
        <w:rPr>
          <w:noProof/>
        </w:rPr>
        <w:t>(QGIS Development Team, 2022)</w:t>
      </w:r>
      <w:r w:rsidR="00B56B53">
        <w:fldChar w:fldCharType="end"/>
      </w:r>
      <w:r>
        <w:t>. QGIS also provides</w:t>
      </w:r>
      <w:r w:rsidR="00697F09">
        <w:t xml:space="preserve"> </w:t>
      </w:r>
      <w:proofErr w:type="spellStart"/>
      <w:r w:rsidR="00962CBE">
        <w:t>PyQGIS</w:t>
      </w:r>
      <w:proofErr w:type="spellEnd"/>
      <w:r w:rsidR="00962CBE">
        <w:t xml:space="preserve"> </w:t>
      </w:r>
      <w:r w:rsidR="00697F09">
        <w:t>python API</w:t>
      </w:r>
      <w:r w:rsidR="00962CBE">
        <w:t>,</w:t>
      </w:r>
      <w:r w:rsidR="00697F09">
        <w:t xml:space="preserve"> which can </w:t>
      </w:r>
      <w:r w:rsidR="00962CBE">
        <w:t>perform all the tasks performed by QGIS and is also</w:t>
      </w:r>
      <w:r w:rsidR="00697F09">
        <w:t xml:space="preserve"> used to automate the GIS processes. </w:t>
      </w:r>
      <w:proofErr w:type="spellStart"/>
      <w:r w:rsidR="000875A8">
        <w:t>PyQGIS</w:t>
      </w:r>
      <w:proofErr w:type="spellEnd"/>
      <w:r w:rsidR="000875A8">
        <w:t xml:space="preserve"> scripts can be executed directly in the QGIS python console or standalone. </w:t>
      </w:r>
      <w:proofErr w:type="spellStart"/>
      <w:r w:rsidR="00962CBE">
        <w:t>PyQGIS</w:t>
      </w:r>
      <w:proofErr w:type="spellEnd"/>
      <w:r w:rsidR="00962CBE">
        <w:t xml:space="preserve"> standalone script can automate the ingestion of the data collected from mobile apps to GeoServer, a map server that can be used to share the GIS data with the public in the form of WFS or WMS layers. </w:t>
      </w:r>
      <w:r w:rsidR="00F140D5">
        <w:t>These</w:t>
      </w:r>
      <w:r w:rsidR="000875A8">
        <w:t xml:space="preserve"> WFS or WMS layers</w:t>
      </w:r>
      <w:r w:rsidR="00F140D5">
        <w:t>,</w:t>
      </w:r>
      <w:r w:rsidR="000875A8">
        <w:t xml:space="preserve"> when accessed by the analysts</w:t>
      </w:r>
      <w:r w:rsidR="00F140D5">
        <w:t>,</w:t>
      </w:r>
      <w:r w:rsidR="000875A8">
        <w:t xml:space="preserve"> </w:t>
      </w:r>
      <w:r w:rsidR="00F140D5">
        <w:t>help</w:t>
      </w:r>
      <w:r w:rsidR="000875A8">
        <w:t xml:space="preserve"> them to </w:t>
      </w:r>
      <w:r w:rsidR="00F140D5">
        <w:t>comprehend</w:t>
      </w:r>
      <w:r w:rsidR="000875A8">
        <w:t xml:space="preserve"> the data in </w:t>
      </w:r>
      <w:r w:rsidR="00F140D5">
        <w:t>real time</w:t>
      </w:r>
      <w:r w:rsidR="000875A8">
        <w:t>.</w:t>
      </w:r>
    </w:p>
    <w:p w14:paraId="21B98612" w14:textId="2B1CA9EE" w:rsidR="00C22D2D" w:rsidRDefault="00C22D2D" w:rsidP="00C22D2D">
      <w:pPr>
        <w:pStyle w:val="Heading2"/>
      </w:pPr>
      <w:bookmarkStart w:id="2" w:name="_Toc113438808"/>
      <w:r>
        <w:t>Problem Statement</w:t>
      </w:r>
      <w:bookmarkEnd w:id="2"/>
      <w:r>
        <w:t xml:space="preserve"> </w:t>
      </w:r>
    </w:p>
    <w:p w14:paraId="1F12F2B2" w14:textId="1D339987" w:rsidR="00A4745A" w:rsidRDefault="000C6A1D" w:rsidP="008F7836">
      <w:pPr>
        <w:pStyle w:val="BodyText"/>
        <w:ind w:left="720"/>
        <w:jc w:val="both"/>
      </w:pPr>
      <w:r>
        <w:t xml:space="preserve">One way to approach GIS data collection is by preparing a form, uploading it to a mobile GIS data collection </w:t>
      </w:r>
      <w:r w:rsidR="00115C77">
        <w:t>app</w:t>
      </w:r>
      <w:r>
        <w:t xml:space="preserve"> like </w:t>
      </w:r>
      <w:proofErr w:type="spellStart"/>
      <w:r>
        <w:t>KoboCollect</w:t>
      </w:r>
      <w:proofErr w:type="spellEnd"/>
      <w:r>
        <w:t xml:space="preserve"> or ODK Central, </w:t>
      </w:r>
      <w:r w:rsidR="00255F06">
        <w:t>downloading</w:t>
      </w:r>
      <w:r>
        <w:t xml:space="preserve"> the form in the app, </w:t>
      </w:r>
      <w:r w:rsidR="00255F06">
        <w:t>collecting</w:t>
      </w:r>
      <w:r>
        <w:t xml:space="preserve"> the data, </w:t>
      </w:r>
      <w:r w:rsidR="00255F06">
        <w:t>downloading</w:t>
      </w:r>
      <w:r>
        <w:t xml:space="preserve"> the collected data in the form</w:t>
      </w:r>
      <w:r w:rsidR="00255F06">
        <w:t>at</w:t>
      </w:r>
      <w:r>
        <w:t xml:space="preserve"> of a shapefile, and finally upload </w:t>
      </w:r>
    </w:p>
    <w:p w14:paraId="45D0CA04" w14:textId="097E0D7A" w:rsidR="00A4745A" w:rsidRDefault="000C6A1D" w:rsidP="00A4745A">
      <w:pPr>
        <w:pStyle w:val="BodyText"/>
        <w:ind w:left="720"/>
        <w:jc w:val="both"/>
      </w:pPr>
      <w:r>
        <w:t xml:space="preserve">the same </w:t>
      </w:r>
      <w:r w:rsidR="00115C77">
        <w:t>for</w:t>
      </w:r>
      <w:r>
        <w:t xml:space="preserve"> GeoServer.</w:t>
      </w:r>
    </w:p>
    <w:p w14:paraId="1693AB1F" w14:textId="3A1877AA" w:rsidR="00243DBB" w:rsidRDefault="00243DBB" w:rsidP="008F7836">
      <w:pPr>
        <w:pStyle w:val="BodyText"/>
        <w:ind w:left="720"/>
        <w:jc w:val="both"/>
      </w:pPr>
    </w:p>
    <w:p w14:paraId="57B37F76" w14:textId="18FABD39" w:rsidR="00243DBB" w:rsidRDefault="00243DBB" w:rsidP="008F7836">
      <w:pPr>
        <w:pStyle w:val="BodyText"/>
        <w:ind w:left="720"/>
        <w:jc w:val="both"/>
      </w:pPr>
    </w:p>
    <w:p w14:paraId="1FADEA17" w14:textId="77777777" w:rsidR="00243DBB" w:rsidRPr="00C22D2D" w:rsidRDefault="00243DBB" w:rsidP="008F7836">
      <w:pPr>
        <w:pStyle w:val="BodyText"/>
        <w:ind w:left="720"/>
        <w:jc w:val="both"/>
      </w:pPr>
    </w:p>
    <w:p w14:paraId="5146C845" w14:textId="7FACA276" w:rsidR="00232713" w:rsidRDefault="00232713" w:rsidP="00680761">
      <w:pPr>
        <w:pStyle w:val="BodyText"/>
        <w:rPr>
          <w:sz w:val="16"/>
          <w:szCs w:val="16"/>
        </w:rPr>
      </w:pPr>
    </w:p>
    <w:p w14:paraId="302011CD" w14:textId="0B3070E4" w:rsidR="00A4745A" w:rsidRPr="005F7D9F" w:rsidRDefault="00A4745A" w:rsidP="00680761">
      <w:pPr>
        <w:pStyle w:val="BodyText"/>
        <w:rPr>
          <w:sz w:val="16"/>
          <w:szCs w:val="16"/>
        </w:rPr>
      </w:pPr>
    </w:p>
    <w:p w14:paraId="15A6B97F" w14:textId="69936FB4" w:rsidR="00A4745A" w:rsidRDefault="00A4745A" w:rsidP="008F7836">
      <w:pPr>
        <w:pStyle w:val="BodyText"/>
        <w:ind w:left="720"/>
        <w:jc w:val="both"/>
      </w:pPr>
      <w:r>
        <w:rPr>
          <w:noProof/>
          <w:sz w:val="16"/>
          <w:szCs w:val="16"/>
        </w:rPr>
        <mc:AlternateContent>
          <mc:Choice Requires="wpg">
            <w:drawing>
              <wp:inline distT="0" distB="0" distL="0" distR="0" wp14:anchorId="58314673" wp14:editId="75687F7E">
                <wp:extent cx="5079365" cy="835025"/>
                <wp:effectExtent l="0" t="0" r="635" b="3175"/>
                <wp:docPr id="18" name="Group 18"/>
                <wp:cNvGraphicFramePr/>
                <a:graphic xmlns:a="http://schemas.openxmlformats.org/drawingml/2006/main">
                  <a:graphicData uri="http://schemas.microsoft.com/office/word/2010/wordprocessingGroup">
                    <wpg:wgp>
                      <wpg:cNvGrpSpPr/>
                      <wpg:grpSpPr>
                        <a:xfrm>
                          <a:off x="0" y="0"/>
                          <a:ext cx="5079365" cy="835025"/>
                          <a:chOff x="0" y="0"/>
                          <a:chExt cx="5765800" cy="835095"/>
                        </a:xfrm>
                      </wpg:grpSpPr>
                      <pic:pic xmlns:pic="http://schemas.openxmlformats.org/drawingml/2006/picture">
                        <pic:nvPicPr>
                          <pic:cNvPr id="1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65800" cy="615950"/>
                          </a:xfrm>
                          <a:prstGeom prst="rect">
                            <a:avLst/>
                          </a:prstGeom>
                        </pic:spPr>
                      </pic:pic>
                      <wps:wsp>
                        <wps:cNvPr id="17" name="Text Box 17"/>
                        <wps:cNvSpPr txBox="1"/>
                        <wps:spPr>
                          <a:xfrm>
                            <a:off x="0" y="671265"/>
                            <a:ext cx="5723890" cy="163830"/>
                          </a:xfrm>
                          <a:prstGeom prst="rect">
                            <a:avLst/>
                          </a:prstGeom>
                          <a:solidFill>
                            <a:prstClr val="white"/>
                          </a:solidFill>
                          <a:ln>
                            <a:noFill/>
                          </a:ln>
                        </wps:spPr>
                        <wps:txbx>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8314673" id="Group 18" o:spid="_x0000_s1033" style="width:399.95pt;height:65.75pt;mso-position-horizontal-relative:char;mso-position-vertical-relative:line" coordsize="57658,8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4" type="#_x0000_t75" style="position:absolute;width:57658;height:61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">
                  <v:imagedata r:id="rId18" o:title=""/>
                </v:shape>
                <v:shape id="Text Box 17" o:spid="_x0000_s1035" type="#_x0000_t202" style="position:absolute;top:6712;width:57238;height:16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v:textbox>
                </v:shape>
                <w10:anchorlock/>
              </v:group>
            </w:pict>
          </mc:Fallback>
        </mc:AlternateContent>
      </w:r>
    </w:p>
    <w:p w14:paraId="0ACC766E" w14:textId="77777777" w:rsidR="00A4745A" w:rsidRDefault="00A4745A" w:rsidP="008F7836">
      <w:pPr>
        <w:pStyle w:val="BodyText"/>
        <w:ind w:left="720"/>
        <w:jc w:val="both"/>
      </w:pPr>
    </w:p>
    <w:p w14:paraId="4F15EC12" w14:textId="08174AA5" w:rsidR="0070192F" w:rsidRDefault="0070192F" w:rsidP="008F7836">
      <w:pPr>
        <w:pStyle w:val="BodyText"/>
        <w:ind w:left="720"/>
        <w:jc w:val="both"/>
      </w:pPr>
      <w:r>
        <w:t xml:space="preserve">The </w:t>
      </w:r>
      <w:r w:rsidR="00A93605">
        <w:t>project focuses</w:t>
      </w:r>
      <w:r>
        <w:t xml:space="preserve"> </w:t>
      </w:r>
      <w:r w:rsidR="00A93605">
        <w:t>on</w:t>
      </w:r>
      <w:r>
        <w:t xml:space="preserve"> </w:t>
      </w:r>
      <w:r w:rsidR="00A93605">
        <w:t>automating</w:t>
      </w:r>
      <w:r>
        <w:t xml:space="preserve"> the last two processes where </w:t>
      </w:r>
      <w:r w:rsidR="00CF42D0">
        <w:t>data collection</w:t>
      </w:r>
      <w:r>
        <w:t xml:space="preserve"> and ingestion </w:t>
      </w:r>
      <w:r w:rsidR="00B74C1B">
        <w:t xml:space="preserve">into GeoServer </w:t>
      </w:r>
      <w:r w:rsidR="00CF42D0">
        <w:t>co-occur</w:t>
      </w:r>
      <w:r>
        <w:t>.</w:t>
      </w:r>
      <w:r w:rsidR="005F7D9F">
        <w:t xml:space="preserve"> This helps us to </w:t>
      </w:r>
      <w:proofErr w:type="spellStart"/>
      <w:r w:rsidR="00CF42D0">
        <w:t>analyze</w:t>
      </w:r>
      <w:proofErr w:type="spellEnd"/>
      <w:r w:rsidR="005F7D9F">
        <w:t xml:space="preserve"> the collected data in </w:t>
      </w:r>
      <w:r w:rsidR="00CF42D0">
        <w:t>real time</w:t>
      </w:r>
      <w:r w:rsidR="005F7D9F">
        <w:t>.</w:t>
      </w:r>
    </w:p>
    <w:p w14:paraId="155A1F65" w14:textId="3D73145F" w:rsidR="005F7D9F" w:rsidRDefault="005F7D9F" w:rsidP="008F7836">
      <w:pPr>
        <w:pStyle w:val="BodyText"/>
        <w:jc w:val="both"/>
      </w:pPr>
    </w:p>
    <w:p w14:paraId="7677F5AD" w14:textId="0F774212" w:rsidR="008F7836" w:rsidRPr="008F7836" w:rsidRDefault="005F7D9F" w:rsidP="008F7836">
      <w:pPr>
        <w:pStyle w:val="Heading2"/>
      </w:pPr>
      <w:bookmarkStart w:id="3" w:name="_Toc113438809"/>
      <w:r>
        <w:t>Innovation</w:t>
      </w:r>
      <w:bookmarkEnd w:id="3"/>
    </w:p>
    <w:p w14:paraId="4149B0EC" w14:textId="31C7AF41" w:rsidR="005F7D9F" w:rsidRPr="005F7D9F" w:rsidRDefault="005F7D9F" w:rsidP="008F7836">
      <w:pPr>
        <w:pStyle w:val="BodyText"/>
        <w:ind w:left="720"/>
        <w:jc w:val="both"/>
      </w:pPr>
      <w:r>
        <w:t xml:space="preserve">A plugin </w:t>
      </w:r>
      <w:proofErr w:type="spellStart"/>
      <w:r>
        <w:t>QRealTime</w:t>
      </w:r>
      <w:proofErr w:type="spellEnd"/>
      <w:r>
        <w:t xml:space="preserve"> does </w:t>
      </w:r>
      <w:r w:rsidR="00CF42D0">
        <w:t>a</w:t>
      </w:r>
      <w:r>
        <w:t xml:space="preserve"> similar thing where </w:t>
      </w:r>
      <w:r w:rsidR="00CF42D0">
        <w:t xml:space="preserve">an empty shapefile is created and uploaded to the Kobo and ODK server along with the configuration. Later, the forms can be accessed through a mobile application like ODK Collect and Kobo Collect to collect the data in the field. </w:t>
      </w:r>
      <w:r w:rsidR="00B35ECB">
        <w:t>Finally, the</w:t>
      </w:r>
      <w:r w:rsidR="00CF42D0">
        <w:t xml:space="preserve"> data collected is imported into the shapefile depending on the sync time set by the user. The </w:t>
      </w:r>
      <w:r w:rsidR="00CF42D0">
        <w:lastRenderedPageBreak/>
        <w:t xml:space="preserve">innovation in this project is </w:t>
      </w:r>
      <w:r w:rsidR="00B35ECB">
        <w:t>that the</w:t>
      </w:r>
      <w:r w:rsidR="00CF42D0">
        <w:t xml:space="preserve"> standalone script runs independently from QGIS</w:t>
      </w:r>
      <w:r w:rsidR="00EF144D">
        <w:t>, imports</w:t>
      </w:r>
      <w:r w:rsidR="00CF42D0">
        <w:t xml:space="preserve"> the data into the shapefile or PostGIS database</w:t>
      </w:r>
      <w:r w:rsidR="00EF144D">
        <w:t>,</w:t>
      </w:r>
      <w:r w:rsidR="00B35ECB">
        <w:t xml:space="preserve"> and publishes</w:t>
      </w:r>
      <w:r w:rsidR="00CF42D0">
        <w:t xml:space="preserve"> the same </w:t>
      </w:r>
      <w:r w:rsidR="003F3099">
        <w:t>to</w:t>
      </w:r>
      <w:r w:rsidR="00CF42D0">
        <w:t xml:space="preserve"> GeoServer in </w:t>
      </w:r>
      <w:r w:rsidR="00234277">
        <w:t>real-time</w:t>
      </w:r>
      <w:r w:rsidR="00CF42D0">
        <w:t>.</w:t>
      </w:r>
    </w:p>
    <w:p w14:paraId="3BD536F1" w14:textId="77777777" w:rsidR="0070192F" w:rsidRDefault="0070192F" w:rsidP="00680761">
      <w:pPr>
        <w:pStyle w:val="BodyText"/>
      </w:pPr>
    </w:p>
    <w:p w14:paraId="68D46ADF" w14:textId="4E549705" w:rsidR="008F7836" w:rsidRDefault="008F7836" w:rsidP="008F7836">
      <w:pPr>
        <w:pStyle w:val="Heading2"/>
      </w:pPr>
      <w:bookmarkStart w:id="4" w:name="_Toc113438810"/>
      <w:r>
        <w:t>Objectives</w:t>
      </w:r>
      <w:bookmarkEnd w:id="4"/>
    </w:p>
    <w:p w14:paraId="11CBD608" w14:textId="382BDA45" w:rsidR="008F7836" w:rsidRDefault="008F7836" w:rsidP="008F7836">
      <w:pPr>
        <w:pStyle w:val="Heading3"/>
      </w:pPr>
      <w:r>
        <w:t>Main Objective</w:t>
      </w:r>
    </w:p>
    <w:p w14:paraId="102E07B1" w14:textId="464B1B86" w:rsidR="008F7836" w:rsidRDefault="004F5C75" w:rsidP="004B553A">
      <w:pPr>
        <w:pStyle w:val="BodyText"/>
        <w:ind w:left="794"/>
        <w:jc w:val="both"/>
        <w:rPr>
          <w:lang w:val="en-US"/>
        </w:rPr>
      </w:pPr>
      <w:r>
        <w:rPr>
          <w:lang w:val="en-US"/>
        </w:rPr>
        <w:t>To d</w:t>
      </w:r>
      <w:r w:rsidR="008F7836" w:rsidRPr="008F7836">
        <w:rPr>
          <w:lang w:val="en-US"/>
        </w:rPr>
        <w:t>evelop</w:t>
      </w:r>
      <w:r>
        <w:rPr>
          <w:lang w:val="en-US"/>
        </w:rPr>
        <w:t xml:space="preserve"> a</w:t>
      </w:r>
      <w:r w:rsidR="008F7836" w:rsidRPr="008F7836">
        <w:rPr>
          <w:lang w:val="en-US"/>
        </w:rPr>
        <w:t xml:space="preserve"> </w:t>
      </w:r>
      <w:r>
        <w:rPr>
          <w:lang w:val="en-US"/>
        </w:rPr>
        <w:t>p</w:t>
      </w:r>
      <w:r w:rsidR="008F7836" w:rsidRPr="008F7836">
        <w:rPr>
          <w:lang w:val="en-US"/>
        </w:rPr>
        <w:t xml:space="preserve">ython </w:t>
      </w:r>
      <w:r>
        <w:rPr>
          <w:lang w:val="en-US"/>
        </w:rPr>
        <w:t>s</w:t>
      </w:r>
      <w:r w:rsidR="008F7836" w:rsidRPr="008F7836">
        <w:rPr>
          <w:lang w:val="en-US"/>
        </w:rPr>
        <w:t xml:space="preserve">cript to </w:t>
      </w:r>
      <w:r>
        <w:rPr>
          <w:lang w:val="en-US"/>
        </w:rPr>
        <w:t>a</w:t>
      </w:r>
      <w:r w:rsidR="008F7836" w:rsidRPr="008F7836">
        <w:rPr>
          <w:lang w:val="en-US"/>
        </w:rPr>
        <w:t>utomate</w:t>
      </w:r>
      <w:r>
        <w:rPr>
          <w:lang w:val="en-US"/>
        </w:rPr>
        <w:t xml:space="preserve"> the</w:t>
      </w:r>
      <w:r w:rsidR="008F7836" w:rsidRPr="008F7836">
        <w:rPr>
          <w:lang w:val="en-US"/>
        </w:rPr>
        <w:t xml:space="preserve"> ingestion of Kobo</w:t>
      </w:r>
      <w:r>
        <w:rPr>
          <w:lang w:val="en-US"/>
        </w:rPr>
        <w:t xml:space="preserve"> </w:t>
      </w:r>
      <w:r w:rsidR="008F7836" w:rsidRPr="008F7836">
        <w:rPr>
          <w:lang w:val="en-US"/>
        </w:rPr>
        <w:t>Toolbox</w:t>
      </w:r>
      <w:r w:rsidR="004B553A">
        <w:rPr>
          <w:lang w:val="en-US"/>
        </w:rPr>
        <w:t xml:space="preserve"> and ODK Central</w:t>
      </w:r>
      <w:r w:rsidR="008F7836" w:rsidRPr="008F7836">
        <w:rPr>
          <w:lang w:val="en-US"/>
        </w:rPr>
        <w:t xml:space="preserve"> Data into </w:t>
      </w:r>
      <w:proofErr w:type="spellStart"/>
      <w:r w:rsidR="008F7836" w:rsidRPr="008F7836">
        <w:rPr>
          <w:lang w:val="en-US"/>
        </w:rPr>
        <w:t>GeoServer</w:t>
      </w:r>
      <w:proofErr w:type="spellEnd"/>
      <w:r w:rsidR="004B553A">
        <w:rPr>
          <w:lang w:val="en-US"/>
        </w:rPr>
        <w:t>.</w:t>
      </w:r>
    </w:p>
    <w:p w14:paraId="2D08562F" w14:textId="5D643B7B" w:rsidR="004B553A" w:rsidRDefault="004B553A" w:rsidP="004B553A">
      <w:pPr>
        <w:pStyle w:val="Heading3"/>
        <w:rPr>
          <w:lang w:val="en-US"/>
        </w:rPr>
      </w:pPr>
      <w:r>
        <w:rPr>
          <w:lang w:val="en-US"/>
        </w:rPr>
        <w:t>Sub Objectives</w:t>
      </w:r>
    </w:p>
    <w:p w14:paraId="0972D892" w14:textId="0D47DB47" w:rsidR="004B553A" w:rsidRPr="004B553A" w:rsidRDefault="004B553A" w:rsidP="003E7F7E">
      <w:pPr>
        <w:pStyle w:val="BodyText"/>
        <w:numPr>
          <w:ilvl w:val="0"/>
          <w:numId w:val="2"/>
        </w:numPr>
        <w:jc w:val="both"/>
        <w:rPr>
          <w:lang w:val="en-IN"/>
        </w:rPr>
      </w:pPr>
      <w:r w:rsidRPr="004B553A">
        <w:rPr>
          <w:lang w:val="en-US"/>
        </w:rPr>
        <w:t xml:space="preserve">Develop a standalone script using </w:t>
      </w:r>
      <w:proofErr w:type="spellStart"/>
      <w:r w:rsidRPr="004B553A">
        <w:rPr>
          <w:lang w:val="en-US"/>
        </w:rPr>
        <w:t>PyQGIS</w:t>
      </w:r>
      <w:proofErr w:type="spellEnd"/>
      <w:r w:rsidRPr="004B553A">
        <w:rPr>
          <w:lang w:val="en-US"/>
        </w:rPr>
        <w:t xml:space="preserve"> API to </w:t>
      </w:r>
      <w:r w:rsidR="001779C5">
        <w:rPr>
          <w:lang w:val="en-US"/>
        </w:rPr>
        <w:t>import</w:t>
      </w:r>
      <w:r w:rsidRPr="004B553A">
        <w:rPr>
          <w:lang w:val="en-US"/>
        </w:rPr>
        <w:t xml:space="preserve"> the data collected using </w:t>
      </w:r>
      <w:proofErr w:type="spellStart"/>
      <w:r w:rsidRPr="004B553A">
        <w:rPr>
          <w:lang w:val="en-US"/>
        </w:rPr>
        <w:t>KoboCollect</w:t>
      </w:r>
      <w:proofErr w:type="spellEnd"/>
      <w:r>
        <w:rPr>
          <w:lang w:val="en-US"/>
        </w:rPr>
        <w:t xml:space="preserve"> and ODK C</w:t>
      </w:r>
      <w:r w:rsidR="004F5C75">
        <w:rPr>
          <w:lang w:val="en-US"/>
        </w:rPr>
        <w:t>ollect</w:t>
      </w:r>
      <w:r w:rsidRPr="004B553A">
        <w:rPr>
          <w:lang w:val="en-US"/>
        </w:rPr>
        <w:t xml:space="preserve"> </w:t>
      </w:r>
      <w:r>
        <w:rPr>
          <w:lang w:val="en-US"/>
        </w:rPr>
        <w:t>a</w:t>
      </w:r>
      <w:r w:rsidRPr="004B553A">
        <w:rPr>
          <w:lang w:val="en-US"/>
        </w:rPr>
        <w:t>pp</w:t>
      </w:r>
      <w:r>
        <w:rPr>
          <w:lang w:val="en-US"/>
        </w:rPr>
        <w:t>s</w:t>
      </w:r>
      <w:r w:rsidR="003E7F7E">
        <w:rPr>
          <w:lang w:val="en-US"/>
        </w:rPr>
        <w:t xml:space="preserve"> into </w:t>
      </w:r>
      <w:r w:rsidR="005D00DA">
        <w:rPr>
          <w:lang w:val="en-US"/>
        </w:rPr>
        <w:t>a</w:t>
      </w:r>
      <w:r w:rsidR="003E7F7E">
        <w:rPr>
          <w:lang w:val="en-US"/>
        </w:rPr>
        <w:t xml:space="preserve"> shapefile or a </w:t>
      </w:r>
      <w:proofErr w:type="spellStart"/>
      <w:r w:rsidR="003E7F7E">
        <w:rPr>
          <w:lang w:val="en-US"/>
        </w:rPr>
        <w:t>PostGIS</w:t>
      </w:r>
      <w:proofErr w:type="spellEnd"/>
      <w:r w:rsidR="003E7F7E">
        <w:rPr>
          <w:lang w:val="en-US"/>
        </w:rPr>
        <w:t xml:space="preserve"> Database.</w:t>
      </w:r>
    </w:p>
    <w:p w14:paraId="3EA7F470" w14:textId="58207B33" w:rsidR="003E7F7E" w:rsidRPr="003E7F7E" w:rsidRDefault="003E7F7E" w:rsidP="003E7F7E">
      <w:pPr>
        <w:pStyle w:val="BodyText"/>
        <w:numPr>
          <w:ilvl w:val="0"/>
          <w:numId w:val="2"/>
        </w:numPr>
        <w:rPr>
          <w:lang w:val="en-IN"/>
        </w:rPr>
      </w:pPr>
      <w:r w:rsidRPr="003E7F7E">
        <w:rPr>
          <w:lang w:val="en-US"/>
        </w:rPr>
        <w:t xml:space="preserve">Develop a python script to publish the </w:t>
      </w:r>
      <w:r w:rsidR="00234277">
        <w:rPr>
          <w:lang w:val="en-US"/>
        </w:rPr>
        <w:t>shapefile</w:t>
      </w:r>
      <w:r>
        <w:rPr>
          <w:lang w:val="en-US"/>
        </w:rPr>
        <w:t xml:space="preserve"> layer or </w:t>
      </w:r>
      <w:proofErr w:type="spellStart"/>
      <w:r>
        <w:rPr>
          <w:lang w:val="en-US"/>
        </w:rPr>
        <w:t>PostGIS</w:t>
      </w:r>
      <w:proofErr w:type="spellEnd"/>
      <w:r>
        <w:rPr>
          <w:lang w:val="en-US"/>
        </w:rPr>
        <w:t xml:space="preserve"> database</w:t>
      </w:r>
      <w:r w:rsidRPr="003E7F7E">
        <w:rPr>
          <w:lang w:val="en-US"/>
        </w:rPr>
        <w:t xml:space="preserve"> to </w:t>
      </w:r>
      <w:proofErr w:type="spellStart"/>
      <w:r w:rsidRPr="003E7F7E">
        <w:rPr>
          <w:lang w:val="en-US"/>
        </w:rPr>
        <w:t>GeoServer</w:t>
      </w:r>
      <w:proofErr w:type="spellEnd"/>
      <w:r>
        <w:rPr>
          <w:lang w:val="en-US"/>
        </w:rPr>
        <w:t xml:space="preserve"> and sync the data to initiate the </w:t>
      </w:r>
      <w:r w:rsidR="00234277">
        <w:rPr>
          <w:lang w:val="en-US"/>
        </w:rPr>
        <w:t>automation process</w:t>
      </w:r>
      <w:r>
        <w:rPr>
          <w:lang w:val="en-US"/>
        </w:rPr>
        <w:t>.</w:t>
      </w:r>
    </w:p>
    <w:p w14:paraId="694AD5DE" w14:textId="2D1A658C" w:rsidR="004B553A" w:rsidRDefault="003E7F7E" w:rsidP="004B553A">
      <w:pPr>
        <w:pStyle w:val="BodyText"/>
        <w:numPr>
          <w:ilvl w:val="0"/>
          <w:numId w:val="2"/>
        </w:numPr>
        <w:rPr>
          <w:lang w:val="en-US"/>
        </w:rPr>
      </w:pPr>
      <w:r>
        <w:rPr>
          <w:lang w:val="en-US"/>
        </w:rPr>
        <w:t>Develop a use case where this script can be used.</w:t>
      </w:r>
    </w:p>
    <w:p w14:paraId="2091763B" w14:textId="077171E8" w:rsidR="003E7F7E" w:rsidRDefault="003E7F7E" w:rsidP="003E7F7E">
      <w:pPr>
        <w:pStyle w:val="BodyText"/>
        <w:rPr>
          <w:lang w:val="en-US"/>
        </w:rPr>
      </w:pPr>
    </w:p>
    <w:p w14:paraId="262B74CD" w14:textId="77777777" w:rsidR="003E7F7E" w:rsidRPr="004B553A" w:rsidRDefault="003E7F7E" w:rsidP="003E7F7E">
      <w:pPr>
        <w:pStyle w:val="BodyText"/>
        <w:rPr>
          <w:lang w:val="en-US"/>
        </w:rPr>
      </w:pPr>
    </w:p>
    <w:p w14:paraId="324A110A" w14:textId="7E4C06BB" w:rsidR="004B553A" w:rsidRDefault="005A51A8" w:rsidP="005A51A8">
      <w:pPr>
        <w:pStyle w:val="Heading2"/>
        <w:rPr>
          <w:lang w:val="en-US"/>
        </w:rPr>
      </w:pPr>
      <w:bookmarkStart w:id="5" w:name="_Toc113438811"/>
      <w:r>
        <w:rPr>
          <w:lang w:val="en-US"/>
        </w:rPr>
        <w:t>Software and Hardware Used</w:t>
      </w:r>
      <w:bookmarkEnd w:id="5"/>
    </w:p>
    <w:p w14:paraId="0D2BDC8F" w14:textId="77777777" w:rsidR="005A51A8" w:rsidRPr="005A51A8" w:rsidRDefault="005A51A8" w:rsidP="005A51A8">
      <w:pPr>
        <w:pStyle w:val="BodyText"/>
        <w:numPr>
          <w:ilvl w:val="0"/>
          <w:numId w:val="5"/>
        </w:numPr>
        <w:rPr>
          <w:lang w:val="en-IN"/>
        </w:rPr>
      </w:pPr>
      <w:r w:rsidRPr="005A51A8">
        <w:rPr>
          <w:b/>
          <w:bCs/>
          <w:u w:val="single"/>
          <w:lang w:val="en-US"/>
        </w:rPr>
        <w:t>Software used</w:t>
      </w:r>
    </w:p>
    <w:p w14:paraId="66B90D20" w14:textId="77777777" w:rsidR="005A51A8" w:rsidRPr="005A51A8" w:rsidRDefault="005A51A8" w:rsidP="005A51A8">
      <w:pPr>
        <w:pStyle w:val="BodyText"/>
        <w:numPr>
          <w:ilvl w:val="1"/>
          <w:numId w:val="5"/>
        </w:numPr>
        <w:rPr>
          <w:lang w:val="en-IN"/>
        </w:rPr>
      </w:pPr>
      <w:proofErr w:type="spellStart"/>
      <w:r w:rsidRPr="005A51A8">
        <w:rPr>
          <w:lang w:val="en-US"/>
        </w:rPr>
        <w:t>KoboCollect</w:t>
      </w:r>
      <w:proofErr w:type="spellEnd"/>
      <w:r w:rsidRPr="005A51A8">
        <w:rPr>
          <w:lang w:val="en-US"/>
        </w:rPr>
        <w:t xml:space="preserve"> to collect the data</w:t>
      </w:r>
    </w:p>
    <w:p w14:paraId="643960C9" w14:textId="70DF2A18" w:rsidR="005A51A8" w:rsidRPr="005A51A8" w:rsidRDefault="005A51A8" w:rsidP="005A51A8">
      <w:pPr>
        <w:pStyle w:val="BodyText"/>
        <w:numPr>
          <w:ilvl w:val="1"/>
          <w:numId w:val="5"/>
        </w:numPr>
        <w:rPr>
          <w:lang w:val="en-IN"/>
        </w:rPr>
      </w:pPr>
      <w:r w:rsidRPr="005A51A8">
        <w:rPr>
          <w:lang w:val="en-US"/>
        </w:rPr>
        <w:t xml:space="preserve">QGIS to create the shapefile and upload </w:t>
      </w:r>
      <w:r w:rsidR="00234277">
        <w:rPr>
          <w:lang w:val="en-US"/>
        </w:rPr>
        <w:t xml:space="preserve">it </w:t>
      </w:r>
      <w:r w:rsidRPr="005A51A8">
        <w:rPr>
          <w:lang w:val="en-US"/>
        </w:rPr>
        <w:t xml:space="preserve">as </w:t>
      </w:r>
      <w:r w:rsidR="00234277">
        <w:rPr>
          <w:lang w:val="en-US"/>
        </w:rPr>
        <w:t xml:space="preserve">a </w:t>
      </w:r>
      <w:r w:rsidRPr="005A51A8">
        <w:rPr>
          <w:lang w:val="en-US"/>
        </w:rPr>
        <w:t xml:space="preserve">form to </w:t>
      </w:r>
      <w:proofErr w:type="spellStart"/>
      <w:r w:rsidRPr="005A51A8">
        <w:rPr>
          <w:lang w:val="en-US"/>
        </w:rPr>
        <w:t>KoboCollect</w:t>
      </w:r>
      <w:proofErr w:type="spellEnd"/>
      <w:r w:rsidRPr="005A51A8">
        <w:rPr>
          <w:lang w:val="en-US"/>
        </w:rPr>
        <w:t xml:space="preserve"> and the </w:t>
      </w:r>
      <w:proofErr w:type="spellStart"/>
      <w:r w:rsidRPr="005A51A8">
        <w:rPr>
          <w:lang w:val="en-US"/>
        </w:rPr>
        <w:t>PostGIS</w:t>
      </w:r>
      <w:proofErr w:type="spellEnd"/>
      <w:r w:rsidRPr="005A51A8">
        <w:rPr>
          <w:lang w:val="en-US"/>
        </w:rPr>
        <w:t xml:space="preserve"> database</w:t>
      </w:r>
    </w:p>
    <w:p w14:paraId="0842E8E6" w14:textId="77777777" w:rsidR="005A51A8" w:rsidRPr="005A51A8" w:rsidRDefault="005A51A8" w:rsidP="005A51A8">
      <w:pPr>
        <w:pStyle w:val="BodyText"/>
        <w:numPr>
          <w:ilvl w:val="1"/>
          <w:numId w:val="5"/>
        </w:numPr>
        <w:rPr>
          <w:lang w:val="en-IN"/>
        </w:rPr>
      </w:pPr>
      <w:r w:rsidRPr="005A51A8">
        <w:rPr>
          <w:lang w:val="en-US"/>
        </w:rPr>
        <w:t>PostgreSQL</w:t>
      </w:r>
    </w:p>
    <w:p w14:paraId="09ED65EC" w14:textId="68EE3DCB" w:rsidR="005A51A8" w:rsidRPr="0053387E" w:rsidRDefault="005A51A8" w:rsidP="005A51A8">
      <w:pPr>
        <w:pStyle w:val="BodyText"/>
        <w:numPr>
          <w:ilvl w:val="1"/>
          <w:numId w:val="5"/>
        </w:numPr>
        <w:rPr>
          <w:lang w:val="en-IN"/>
        </w:rPr>
      </w:pPr>
      <w:proofErr w:type="spellStart"/>
      <w:r w:rsidRPr="005A51A8">
        <w:rPr>
          <w:lang w:val="en-US"/>
        </w:rPr>
        <w:t>Geoserver</w:t>
      </w:r>
      <w:proofErr w:type="spellEnd"/>
    </w:p>
    <w:p w14:paraId="16C57F99" w14:textId="31D703D4" w:rsidR="005A51A8" w:rsidRPr="005A51A8" w:rsidRDefault="005A51A8" w:rsidP="0053387E">
      <w:pPr>
        <w:pStyle w:val="BodyText"/>
        <w:ind w:left="1874"/>
        <w:rPr>
          <w:lang w:val="en-IN"/>
        </w:rPr>
      </w:pPr>
    </w:p>
    <w:p w14:paraId="736BC235" w14:textId="77777777" w:rsidR="005A51A8" w:rsidRPr="005A51A8" w:rsidRDefault="005A51A8" w:rsidP="005A51A8">
      <w:pPr>
        <w:pStyle w:val="BodyText"/>
        <w:numPr>
          <w:ilvl w:val="0"/>
          <w:numId w:val="5"/>
        </w:numPr>
        <w:rPr>
          <w:lang w:val="en-IN"/>
        </w:rPr>
      </w:pPr>
      <w:r w:rsidRPr="005A51A8">
        <w:rPr>
          <w:b/>
          <w:bCs/>
          <w:u w:val="single"/>
          <w:lang w:val="en-US"/>
        </w:rPr>
        <w:t>Hardware used</w:t>
      </w:r>
    </w:p>
    <w:p w14:paraId="0806634B" w14:textId="4BBD38E7" w:rsidR="005A51A8" w:rsidRPr="005A51A8" w:rsidRDefault="00234277" w:rsidP="005A51A8">
      <w:pPr>
        <w:pStyle w:val="BodyText"/>
        <w:numPr>
          <w:ilvl w:val="1"/>
          <w:numId w:val="5"/>
        </w:numPr>
        <w:rPr>
          <w:lang w:val="en-IN"/>
        </w:rPr>
      </w:pPr>
      <w:r>
        <w:rPr>
          <w:lang w:val="en-US"/>
        </w:rPr>
        <w:t>MacBook</w:t>
      </w:r>
      <w:r w:rsidR="005A51A8" w:rsidRPr="005A51A8">
        <w:rPr>
          <w:lang w:val="en-US"/>
        </w:rPr>
        <w:t xml:space="preserve"> Pro (</w:t>
      </w:r>
      <w:r w:rsidR="005A51A8" w:rsidRPr="005A51A8">
        <w:rPr>
          <w:lang w:val="en-IN"/>
        </w:rPr>
        <w:t>2.6 GHz 6-Core Intel Core i7</w:t>
      </w:r>
      <w:r w:rsidR="005A51A8" w:rsidRPr="005A51A8">
        <w:rPr>
          <w:lang w:val="en-US"/>
        </w:rPr>
        <w:t xml:space="preserve">, </w:t>
      </w:r>
      <w:r w:rsidR="005A51A8" w:rsidRPr="005A51A8">
        <w:rPr>
          <w:lang w:val="en-IN"/>
        </w:rPr>
        <w:t xml:space="preserve">16 GB 2667 MHz DDR4, AMD Radeon Pro 5300M 4 GB, Intel UHD Graphics 630 1536 </w:t>
      </w:r>
      <w:r w:rsidR="006D74F4" w:rsidRPr="005A51A8">
        <w:rPr>
          <w:lang w:val="en-IN"/>
        </w:rPr>
        <w:t>MB</w:t>
      </w:r>
      <w:r w:rsidR="006D74F4" w:rsidRPr="005A51A8">
        <w:rPr>
          <w:lang w:val="en-US"/>
        </w:rPr>
        <w:t>)</w:t>
      </w:r>
    </w:p>
    <w:p w14:paraId="781BE76B" w14:textId="55E92A58" w:rsidR="005A51A8" w:rsidRPr="005A51A8" w:rsidRDefault="005A51A8" w:rsidP="005A51A8">
      <w:pPr>
        <w:pStyle w:val="BodyText"/>
        <w:numPr>
          <w:ilvl w:val="1"/>
          <w:numId w:val="5"/>
        </w:numPr>
        <w:rPr>
          <w:lang w:val="en-IN"/>
        </w:rPr>
      </w:pPr>
      <w:r w:rsidRPr="005A51A8">
        <w:rPr>
          <w:lang w:val="en-US"/>
        </w:rPr>
        <w:t xml:space="preserve">A Mobile phone to collect </w:t>
      </w:r>
      <w:r w:rsidR="00234277">
        <w:rPr>
          <w:lang w:val="en-US"/>
        </w:rPr>
        <w:t xml:space="preserve">a </w:t>
      </w:r>
      <w:r w:rsidRPr="005A51A8">
        <w:rPr>
          <w:lang w:val="en-US"/>
        </w:rPr>
        <w:t>few points</w:t>
      </w:r>
    </w:p>
    <w:p w14:paraId="5E3C60A7" w14:textId="77777777" w:rsidR="005A51A8" w:rsidRPr="005A51A8" w:rsidRDefault="005A51A8" w:rsidP="005A51A8">
      <w:pPr>
        <w:pStyle w:val="BodyText"/>
        <w:ind w:left="794"/>
        <w:rPr>
          <w:lang w:val="en-US"/>
        </w:rPr>
      </w:pPr>
    </w:p>
    <w:p w14:paraId="0561514D" w14:textId="77777777" w:rsidR="008F7836" w:rsidRPr="008F7836" w:rsidRDefault="008F7836" w:rsidP="008F7836">
      <w:pPr>
        <w:pStyle w:val="BodyText"/>
      </w:pPr>
    </w:p>
    <w:p w14:paraId="462E516E" w14:textId="77777777" w:rsidR="005F7D9F" w:rsidRDefault="005F7D9F" w:rsidP="00680761">
      <w:pPr>
        <w:pStyle w:val="BodyText"/>
      </w:pPr>
    </w:p>
    <w:p w14:paraId="0A9EE405" w14:textId="77777777" w:rsidR="005F7D9F" w:rsidRDefault="005F7D9F" w:rsidP="00680761">
      <w:pPr>
        <w:pStyle w:val="BodyText"/>
      </w:pPr>
    </w:p>
    <w:p w14:paraId="2E7561AE" w14:textId="77777777" w:rsidR="005F7D9F" w:rsidRDefault="005F7D9F" w:rsidP="00680761">
      <w:pPr>
        <w:pStyle w:val="BodyText"/>
      </w:pPr>
    </w:p>
    <w:p w14:paraId="62F0B7C4" w14:textId="0C9E42CD" w:rsidR="005F7D9F" w:rsidRPr="00A354CB" w:rsidRDefault="005F7D9F" w:rsidP="00680761">
      <w:pPr>
        <w:pStyle w:val="BodyText"/>
        <w:sectPr w:rsidR="005F7D9F" w:rsidRPr="00A354CB" w:rsidSect="0075705B">
          <w:headerReference w:type="even" r:id="rId19"/>
          <w:headerReference w:type="default" r:id="rId20"/>
          <w:footerReference w:type="even" r:id="rId21"/>
          <w:footerReference w:type="default" r:id="rId22"/>
          <w:headerReference w:type="first" r:id="rId23"/>
          <w:footerReference w:type="first" r:id="rId24"/>
          <w:type w:val="oddPage"/>
          <w:pgSz w:w="11909" w:h="16834" w:code="9"/>
          <w:pgMar w:top="1701" w:right="1134" w:bottom="1418" w:left="1134" w:header="720" w:footer="720" w:gutter="561"/>
          <w:pgNumType w:start="1"/>
          <w:cols w:space="720"/>
        </w:sectPr>
      </w:pPr>
    </w:p>
    <w:p w14:paraId="47C6BAA3" w14:textId="77777777" w:rsidR="00C14F41" w:rsidRPr="00A354CB" w:rsidRDefault="00C14F41" w:rsidP="00C14F41">
      <w:pPr>
        <w:pStyle w:val="Heading1"/>
      </w:pPr>
      <w:bookmarkStart w:id="6" w:name="_Toc274057723"/>
      <w:bookmarkStart w:id="7" w:name="_Toc113438812"/>
      <w:r w:rsidRPr="00A354CB">
        <w:lastRenderedPageBreak/>
        <w:t>Chapter title</w:t>
      </w:r>
      <w:bookmarkEnd w:id="6"/>
      <w:bookmarkEnd w:id="7"/>
    </w:p>
    <w:p w14:paraId="2DF2D04A" w14:textId="2DBB8363" w:rsidR="00C14F41" w:rsidRPr="00A354CB" w:rsidRDefault="00C14F41" w:rsidP="00C14F41">
      <w:pPr>
        <w:pStyle w:val="Heading2"/>
      </w:pPr>
      <w:bookmarkStart w:id="8" w:name="_Toc274057724"/>
      <w:bookmarkStart w:id="9" w:name="_Toc113438813"/>
      <w:r w:rsidRPr="00A354CB">
        <w:t xml:space="preserve">Title </w:t>
      </w:r>
      <w:r w:rsidR="00E224ED" w:rsidRPr="00A354CB">
        <w:t>section</w:t>
      </w:r>
      <w:bookmarkEnd w:id="8"/>
      <w:bookmarkEnd w:id="9"/>
    </w:p>
    <w:p w14:paraId="0503E9AA" w14:textId="54BC303F" w:rsidR="00C14F41" w:rsidRDefault="0057197B" w:rsidP="00C14F41">
      <w:pPr>
        <w:pStyle w:val="Heading3"/>
      </w:pPr>
      <w:bookmarkStart w:id="10" w:name="_Toc274057725"/>
      <w:r w:rsidRPr="00A354CB">
        <w:t>Title s</w:t>
      </w:r>
      <w:r w:rsidR="00C14F41" w:rsidRPr="00A354CB">
        <w:t>ub-</w:t>
      </w:r>
      <w:r w:rsidR="00E224ED" w:rsidRPr="00A354CB">
        <w:t>section</w:t>
      </w:r>
      <w:bookmarkEnd w:id="10"/>
    </w:p>
    <w:p w14:paraId="5293C55B" w14:textId="0A0714DF" w:rsidR="005A51A8" w:rsidRDefault="005A51A8" w:rsidP="005A51A8">
      <w:pPr>
        <w:pStyle w:val="BodyText"/>
      </w:pPr>
    </w:p>
    <w:p w14:paraId="4CB85633" w14:textId="79BEB5FD" w:rsidR="005A51A8" w:rsidRDefault="005A51A8" w:rsidP="005A51A8">
      <w:pPr>
        <w:pStyle w:val="Heading1"/>
      </w:pPr>
      <w:bookmarkStart w:id="11" w:name="_Toc113438814"/>
      <w:r>
        <w:t>Methodolgy</w:t>
      </w:r>
      <w:bookmarkEnd w:id="11"/>
    </w:p>
    <w:p w14:paraId="24589DC7" w14:textId="29FAB789" w:rsidR="005A51A8" w:rsidRDefault="005A51A8" w:rsidP="005A51A8">
      <w:pPr>
        <w:pStyle w:val="Heading2"/>
      </w:pPr>
      <w:bookmarkStart w:id="12" w:name="_Toc113438815"/>
      <w:r>
        <w:t>Flowchart</w:t>
      </w:r>
      <w:bookmarkEnd w:id="12"/>
    </w:p>
    <w:p w14:paraId="125FC6BC" w14:textId="09FCDE43" w:rsidR="005A51A8" w:rsidRDefault="004D1D40" w:rsidP="005A51A8">
      <w:pPr>
        <w:pStyle w:val="Heading2"/>
      </w:pPr>
      <w:bookmarkStart w:id="13" w:name="_Toc113438816"/>
      <w:r>
        <w:t>Create ini files</w:t>
      </w:r>
      <w:bookmarkEnd w:id="13"/>
    </w:p>
    <w:p w14:paraId="44E76FBB" w14:textId="0A497DA4" w:rsidR="00234277" w:rsidRDefault="00234277" w:rsidP="00234277">
      <w:pPr>
        <w:pStyle w:val="BodyText"/>
        <w:ind w:left="794"/>
        <w:jc w:val="both"/>
      </w:pPr>
      <w:r>
        <w:t xml:space="preserve">The configuration files have been created to store some information generated by the script and </w:t>
      </w:r>
      <w:r w:rsidR="00CA6D06">
        <w:t>information entered by the user,</w:t>
      </w:r>
      <w:r>
        <w:t xml:space="preserve"> like credentials</w:t>
      </w:r>
      <w:r w:rsidR="00CA6D06">
        <w:t xml:space="preserve">, </w:t>
      </w:r>
      <w:r w:rsidR="006D74F4">
        <w:t>last-used</w:t>
      </w:r>
      <w:r>
        <w:t xml:space="preserve"> </w:t>
      </w:r>
      <w:r w:rsidR="00CA6D06">
        <w:t>forms, file paths, etc.</w:t>
      </w:r>
      <w:r>
        <w:t xml:space="preserve"> Four .ini files were created </w:t>
      </w:r>
      <w:r w:rsidR="006D74F4">
        <w:t xml:space="preserve">for GeoServer, Kobo, ODK, and PostGIS. </w:t>
      </w:r>
    </w:p>
    <w:p w14:paraId="65738228" w14:textId="77777777" w:rsidR="006D74F4" w:rsidRDefault="006D74F4" w:rsidP="00234277">
      <w:pPr>
        <w:pStyle w:val="BodyText"/>
        <w:ind w:left="794"/>
        <w:jc w:val="both"/>
      </w:pPr>
    </w:p>
    <w:p w14:paraId="4494B409" w14:textId="642371EB" w:rsidR="006B2DC1" w:rsidRPr="006B2DC1" w:rsidRDefault="006D74F4" w:rsidP="006B2DC1">
      <w:pPr>
        <w:pStyle w:val="BodyText"/>
        <w:numPr>
          <w:ilvl w:val="0"/>
          <w:numId w:val="7"/>
        </w:numPr>
        <w:jc w:val="both"/>
      </w:pPr>
      <w:r w:rsidRPr="006B2DC1">
        <w:rPr>
          <w:b/>
          <w:bCs/>
        </w:rPr>
        <w:t>GeoserverAuth.ini</w:t>
      </w:r>
      <w:r>
        <w:t>: This file has three sections; where the first section stores the credentials required to authenticate the GeoServer. The second section</w:t>
      </w:r>
      <w:r w:rsidR="00CA6D06">
        <w:t xml:space="preserve"> deals with shapefiles and</w:t>
      </w:r>
      <w:r>
        <w:t xml:space="preserve"> stores the workspace name, store name, </w:t>
      </w:r>
      <w:r w:rsidR="00CA6D06">
        <w:t xml:space="preserve">shapefile path, and publish count. </w:t>
      </w:r>
      <w:r w:rsidR="00A93605">
        <w:t>Finally, the</w:t>
      </w:r>
      <w:r w:rsidR="00CA6D06">
        <w:t xml:space="preserve"> third section deals with the PostGIS database and will store the workspace</w:t>
      </w:r>
      <w:r w:rsidR="00243DBB">
        <w:t xml:space="preserve"> name, store name, and publish count information.</w:t>
      </w:r>
      <w:r w:rsidR="006B2DC1">
        <w:t xml:space="preserve"> </w:t>
      </w:r>
    </w:p>
    <w:p w14:paraId="6D79BAF1" w14:textId="7205AF87" w:rsidR="006B2DC1" w:rsidRPr="006B2DC1" w:rsidRDefault="006B2DC1" w:rsidP="006B2DC1"/>
    <w:p w14:paraId="5F2BB12C" w14:textId="273DA710" w:rsidR="006B2DC1" w:rsidRPr="006B2DC1" w:rsidRDefault="00D31047" w:rsidP="00D31047">
      <w:pPr>
        <w:jc w:val="center"/>
      </w:pPr>
      <w:r>
        <w:rPr>
          <w:noProof/>
        </w:rPr>
        <w:drawing>
          <wp:inline distT="0" distB="0" distL="0" distR="0" wp14:anchorId="033ED899" wp14:editId="1D081983">
            <wp:extent cx="2931795" cy="23412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31795" cy="2341245"/>
                    </a:xfrm>
                    <a:prstGeom prst="rect">
                      <a:avLst/>
                    </a:prstGeom>
                  </pic:spPr>
                </pic:pic>
              </a:graphicData>
            </a:graphic>
          </wp:inline>
        </w:drawing>
      </w:r>
    </w:p>
    <w:p w14:paraId="5FC961A1" w14:textId="5199F9EB" w:rsidR="006B2DC1" w:rsidRPr="006B2DC1" w:rsidRDefault="006B2DC1" w:rsidP="006B2DC1"/>
    <w:p w14:paraId="71C70569" w14:textId="7B276EC6" w:rsidR="006B2DC1" w:rsidRPr="006B2DC1" w:rsidRDefault="006B2DC1" w:rsidP="006B2DC1"/>
    <w:p w14:paraId="48646EF0" w14:textId="168F9F61" w:rsidR="006B2DC1" w:rsidRDefault="00A93605" w:rsidP="00D31047">
      <w:pPr>
        <w:ind w:left="1494" w:firstLine="6"/>
        <w:jc w:val="both"/>
      </w:pPr>
      <w:r>
        <w:t xml:space="preserve">As seen in the above screenshot, only the publish_count_kobo and publish_count_odk </w:t>
      </w:r>
      <w:r w:rsidR="00776B67">
        <w:t xml:space="preserve">  </w:t>
      </w:r>
      <w:r w:rsidR="00D31047">
        <w:t xml:space="preserve"> </w:t>
      </w:r>
      <w:r>
        <w:t>variables are updated by the code, and the rest of the variables are changed by the user.</w:t>
      </w:r>
    </w:p>
    <w:p w14:paraId="1193BCA6" w14:textId="6BB8F32F" w:rsidR="00776B67" w:rsidRDefault="00776B67" w:rsidP="00A93605">
      <w:pPr>
        <w:ind w:left="1440"/>
        <w:jc w:val="both"/>
      </w:pPr>
    </w:p>
    <w:p w14:paraId="31564BD5" w14:textId="6E559C00" w:rsidR="00776B67" w:rsidRDefault="00D31047" w:rsidP="00776B67">
      <w:pPr>
        <w:pStyle w:val="ListParagraph"/>
        <w:numPr>
          <w:ilvl w:val="0"/>
          <w:numId w:val="7"/>
        </w:numPr>
        <w:jc w:val="both"/>
      </w:pPr>
      <w:r w:rsidRPr="00D31047">
        <w:rPr>
          <w:b/>
          <w:bCs/>
        </w:rPr>
        <w:lastRenderedPageBreak/>
        <w:t>KoboAuth.ini</w:t>
      </w:r>
      <w:r>
        <w:t>: This ini file has two sections. The first section stores the Kobo Collect credentials of the user. The second section gets updated when the user runs the python code used to update the forms list. Finally, the last used form is updated by the user.</w:t>
      </w:r>
    </w:p>
    <w:p w14:paraId="654EA635" w14:textId="154B22FD" w:rsidR="00D31047" w:rsidRDefault="00D31047" w:rsidP="00D31047">
      <w:pPr>
        <w:pStyle w:val="ListParagraph"/>
        <w:ind w:left="1494"/>
        <w:jc w:val="both"/>
        <w:rPr>
          <w:b/>
          <w:bCs/>
        </w:rPr>
      </w:pPr>
    </w:p>
    <w:p w14:paraId="10C5AC8E" w14:textId="4EF10C81" w:rsidR="00D31047" w:rsidRDefault="003F01C3" w:rsidP="00D31047">
      <w:pPr>
        <w:pStyle w:val="ListParagraph"/>
        <w:keepNext/>
        <w:ind w:left="1494"/>
        <w:jc w:val="center"/>
      </w:pPr>
      <w:r>
        <w:rPr>
          <w:noProof/>
        </w:rPr>
        <mc:AlternateContent>
          <mc:Choice Requires="wps">
            <w:drawing>
              <wp:anchor distT="0" distB="0" distL="114300" distR="114300" simplePos="0" relativeHeight="251664384" behindDoc="0" locked="0" layoutInCell="1" allowOverlap="1" wp14:anchorId="46BD92AD" wp14:editId="404E169F">
                <wp:simplePos x="0" y="0"/>
                <wp:positionH relativeFrom="column">
                  <wp:posOffset>2599235</wp:posOffset>
                </wp:positionH>
                <wp:positionV relativeFrom="paragraph">
                  <wp:posOffset>501474</wp:posOffset>
                </wp:positionV>
                <wp:extent cx="708263" cy="126853"/>
                <wp:effectExtent l="0" t="0" r="0" b="0"/>
                <wp:wrapNone/>
                <wp:docPr id="11" name="Rectangle 11"/>
                <wp:cNvGraphicFramePr/>
                <a:graphic xmlns:a="http://schemas.openxmlformats.org/drawingml/2006/main">
                  <a:graphicData uri="http://schemas.microsoft.com/office/word/2010/wordprocessingShape">
                    <wps:wsp>
                      <wps:cNvSpPr/>
                      <wps:spPr>
                        <a:xfrm>
                          <a:off x="0" y="0"/>
                          <a:ext cx="708263" cy="126853"/>
                        </a:xfrm>
                        <a:prstGeom prst="rect">
                          <a:avLst/>
                        </a:prstGeom>
                        <a:effectLst>
                          <a:outerShdw dist="50800" dir="5400000" algn="ctr" rotWithShape="0">
                            <a:srgbClr val="000000">
                              <a:alpha val="43137"/>
                            </a:srgbClr>
                          </a:outerShdw>
                          <a:softEdge rad="12700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FDEE6F" id="Rectangle 11" o:spid="_x0000_s1026" style="position:absolute;margin-left:204.65pt;margin-top:39.5pt;width:55.75pt;height:10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" fillcolor="#4f81bd [3204]" strokecolor="#243f60 [1604]" strokeweight="2pt">
                <v:shadow on="t" color="black" opacity="28270f" offset="0,4pt"/>
              </v:rect>
            </w:pict>
          </mc:Fallback>
        </mc:AlternateContent>
      </w:r>
      <w:r w:rsidR="00115C77">
        <w:rPr>
          <w:noProof/>
        </w:rPr>
        <w:drawing>
          <wp:inline distT="0" distB="0" distL="0" distR="0" wp14:anchorId="4581497B" wp14:editId="6743618D">
            <wp:extent cx="2688364" cy="1713980"/>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1728" cy="1728876"/>
                    </a:xfrm>
                    <a:prstGeom prst="rect">
                      <a:avLst/>
                    </a:prstGeom>
                  </pic:spPr>
                </pic:pic>
              </a:graphicData>
            </a:graphic>
          </wp:inline>
        </w:drawing>
      </w:r>
    </w:p>
    <w:p w14:paraId="107999B1" w14:textId="77777777" w:rsidR="00E946CC" w:rsidRDefault="00E946CC" w:rsidP="00D31047">
      <w:pPr>
        <w:pStyle w:val="ListParagraph"/>
        <w:keepNext/>
        <w:ind w:left="1494"/>
        <w:jc w:val="center"/>
      </w:pPr>
    </w:p>
    <w:p w14:paraId="5D193B07" w14:textId="4B9B22CA" w:rsidR="00115C77" w:rsidRDefault="00115C77" w:rsidP="00115C77">
      <w:pPr>
        <w:keepNext/>
        <w:ind w:left="774"/>
        <w:jc w:val="center"/>
      </w:pPr>
    </w:p>
    <w:p w14:paraId="19927D7F" w14:textId="6B77A5D4" w:rsidR="00115C77" w:rsidRDefault="00115C77" w:rsidP="00115C77">
      <w:pPr>
        <w:pStyle w:val="ListParagraph"/>
        <w:keepNext/>
        <w:numPr>
          <w:ilvl w:val="0"/>
          <w:numId w:val="7"/>
        </w:numPr>
        <w:jc w:val="both"/>
      </w:pPr>
      <w:r w:rsidRPr="00115C77">
        <w:rPr>
          <w:b/>
          <w:bCs/>
        </w:rPr>
        <w:t>OdkAuth.ini</w:t>
      </w:r>
      <w:r>
        <w:t>: This ini file has one section where the authentication information entered by the user, the last used project, and the last submission reside. The other sections appear when the user runs the code to update the project and form data.</w:t>
      </w:r>
    </w:p>
    <w:p w14:paraId="600103BB" w14:textId="21F90A8E" w:rsidR="006B2DC1" w:rsidRPr="006B2DC1" w:rsidRDefault="006B2DC1" w:rsidP="006B2DC1"/>
    <w:p w14:paraId="6A16B975" w14:textId="62FC94B0" w:rsidR="006B2DC1" w:rsidRPr="006B2DC1" w:rsidRDefault="00E946CC" w:rsidP="00E946CC">
      <w:pPr>
        <w:ind w:left="1440"/>
        <w:jc w:val="center"/>
      </w:pPr>
      <w:r>
        <w:rPr>
          <w:noProof/>
        </w:rPr>
        <w:drawing>
          <wp:inline distT="0" distB="0" distL="0" distR="0" wp14:anchorId="0EE10400" wp14:editId="79D72D48">
            <wp:extent cx="3371685" cy="16045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04500" cy="1620137"/>
                    </a:xfrm>
                    <a:prstGeom prst="rect">
                      <a:avLst/>
                    </a:prstGeom>
                  </pic:spPr>
                </pic:pic>
              </a:graphicData>
            </a:graphic>
          </wp:inline>
        </w:drawing>
      </w:r>
    </w:p>
    <w:p w14:paraId="501AD19C" w14:textId="2409D333" w:rsidR="006B2DC1" w:rsidRDefault="006B2DC1" w:rsidP="006B2DC1">
      <w:pPr>
        <w:tabs>
          <w:tab w:val="left" w:pos="6434"/>
        </w:tabs>
      </w:pPr>
    </w:p>
    <w:p w14:paraId="27F81256" w14:textId="72E439AB" w:rsidR="00E946CC" w:rsidRDefault="00E946CC" w:rsidP="006B2DC1">
      <w:pPr>
        <w:tabs>
          <w:tab w:val="left" w:pos="6434"/>
        </w:tabs>
      </w:pPr>
    </w:p>
    <w:p w14:paraId="38853973" w14:textId="0F728C7D" w:rsidR="00E946CC" w:rsidRDefault="00E946CC" w:rsidP="00E946CC">
      <w:pPr>
        <w:pStyle w:val="ListParagraph"/>
        <w:numPr>
          <w:ilvl w:val="0"/>
          <w:numId w:val="7"/>
        </w:numPr>
        <w:tabs>
          <w:tab w:val="left" w:pos="6434"/>
        </w:tabs>
        <w:jc w:val="both"/>
      </w:pPr>
      <w:r w:rsidRPr="00E946CC">
        <w:rPr>
          <w:b/>
          <w:bCs/>
        </w:rPr>
        <w:t>PgAuth.ini</w:t>
      </w:r>
      <w:r>
        <w:t xml:space="preserve">: This ini file has only one section where the user enters the credentials to connect to the PostGIS database, database name, </w:t>
      </w:r>
      <w:r w:rsidR="008463C5">
        <w:t>and port number.</w:t>
      </w:r>
    </w:p>
    <w:p w14:paraId="388441AC" w14:textId="12B28119" w:rsidR="008463C5" w:rsidRDefault="008463C5" w:rsidP="008463C5">
      <w:pPr>
        <w:pStyle w:val="ListParagraph"/>
        <w:tabs>
          <w:tab w:val="left" w:pos="6434"/>
        </w:tabs>
        <w:ind w:left="1494"/>
        <w:jc w:val="both"/>
        <w:rPr>
          <w:b/>
          <w:bCs/>
        </w:rPr>
      </w:pPr>
    </w:p>
    <w:p w14:paraId="29E4EA8C" w14:textId="77777777" w:rsidR="008463C5" w:rsidRDefault="008463C5" w:rsidP="008463C5">
      <w:pPr>
        <w:pStyle w:val="ListParagraph"/>
        <w:tabs>
          <w:tab w:val="left" w:pos="6434"/>
        </w:tabs>
        <w:ind w:left="1494"/>
        <w:jc w:val="center"/>
      </w:pPr>
      <w:r>
        <w:rPr>
          <w:noProof/>
        </w:rPr>
        <w:drawing>
          <wp:inline distT="0" distB="0" distL="0" distR="0" wp14:anchorId="568D756A" wp14:editId="432F37AD">
            <wp:extent cx="2944698" cy="1511667"/>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68335" cy="1523801"/>
                    </a:xfrm>
                    <a:prstGeom prst="rect">
                      <a:avLst/>
                    </a:prstGeom>
                  </pic:spPr>
                </pic:pic>
              </a:graphicData>
            </a:graphic>
          </wp:inline>
        </w:drawing>
      </w:r>
    </w:p>
    <w:p w14:paraId="75BDF5D6" w14:textId="77777777" w:rsidR="008463C5" w:rsidRDefault="008463C5" w:rsidP="008463C5">
      <w:pPr>
        <w:pStyle w:val="ListParagraph"/>
        <w:tabs>
          <w:tab w:val="left" w:pos="6434"/>
        </w:tabs>
        <w:ind w:left="1494"/>
        <w:jc w:val="center"/>
      </w:pPr>
    </w:p>
    <w:p w14:paraId="6E4EAA58" w14:textId="4C125DBD" w:rsidR="004D1D40" w:rsidRDefault="004D1D40" w:rsidP="008463C5">
      <w:pPr>
        <w:pStyle w:val="Heading2"/>
      </w:pPr>
      <w:bookmarkStart w:id="14" w:name="_Toc113438817"/>
      <w:r>
        <w:lastRenderedPageBreak/>
        <w:t xml:space="preserve">Use the geoserver-rest </w:t>
      </w:r>
      <w:r w:rsidR="00234277">
        <w:t>API</w:t>
      </w:r>
      <w:r>
        <w:t xml:space="preserve"> library</w:t>
      </w:r>
      <w:bookmarkEnd w:id="14"/>
    </w:p>
    <w:p w14:paraId="4ADE119E" w14:textId="15CBF226" w:rsidR="00D3408A" w:rsidRDefault="008463C5" w:rsidP="00D3408A">
      <w:pPr>
        <w:spacing w:line="240" w:lineRule="auto"/>
        <w:ind w:left="794"/>
        <w:jc w:val="both"/>
        <w:rPr>
          <w:color w:val="000000" w:themeColor="text1"/>
          <w:szCs w:val="22"/>
          <w:shd w:val="clear" w:color="auto" w:fill="FDFDFD"/>
          <w:lang w:val="en-IN" w:eastAsia="en-GB"/>
        </w:rPr>
      </w:pPr>
      <w:r>
        <w:t xml:space="preserve">This library </w:t>
      </w:r>
      <w:r w:rsidR="00D3408A">
        <w:t xml:space="preserve">was developed by </w:t>
      </w:r>
      <w:r w:rsidR="00BA1E9E">
        <w:t xml:space="preserve">Tek Bahadur Kshetri </w:t>
      </w:r>
      <w:r w:rsidR="00BA1E9E">
        <w:fldChar w:fldCharType="begin" w:fldLock="1"/>
      </w:r>
      <w:r w:rsidR="00BA1E9E">
        <w:instrText>ADDIN CSL_CITATION {"citationItems":[{"id":"ITEM-1","itemData":{"URL":"https://geoserver-rest.readthedocs.io/en/latest/","accessed":{"date-parts":[["2022","9","7"]]},"author":[{"dropping-particle":"","family":"Tek Bahadur Kshetri","given":"","non-dropping-particle":"","parse-names":false,"suffix":""}],"container-title":"readthedocs.io","id":"ITEM-1","issued":{"date-parts":[["2021"]]},"title":"geoserver-rest Library Documentation","type":"webpage"},"uris":["http://www.mendeley.com/documents/?uuid=850029c3-1540-4824-8c43-6311d7f2cedb"]}],"mendeley":{"formattedCitation":"(Tek Bahadur Kshetri, 2021)","plainTextFormattedCitation":"(Tek Bahadur Kshetri, 2021)"},"properties":{"noteIndex":0},"schema":"https://github.com/citation-style-language/schema/raw/master/csl-citation.json"}</w:instrText>
      </w:r>
      <w:r w:rsidR="00BA1E9E">
        <w:fldChar w:fldCharType="separate"/>
      </w:r>
      <w:r w:rsidR="00BA1E9E" w:rsidRPr="00BA1E9E">
        <w:rPr>
          <w:noProof/>
        </w:rPr>
        <w:t>(Tek Bahadur Kshetri, 2021)</w:t>
      </w:r>
      <w:r w:rsidR="00BA1E9E">
        <w:fldChar w:fldCharType="end"/>
      </w:r>
      <w:r w:rsidR="00D3408A">
        <w:rPr>
          <w:color w:val="000000" w:themeColor="text1"/>
          <w:szCs w:val="22"/>
          <w:shd w:val="clear" w:color="auto" w:fill="FDFDFD"/>
          <w:lang w:val="en-IN" w:eastAsia="en-GB"/>
        </w:rPr>
        <w:t xml:space="preserve">. Only the functions necessary to publish the shapefile and the PostGIS database were extracted and put in a separate python file named Geoserver.py. This file </w:t>
      </w:r>
      <w:r w:rsidR="00793935">
        <w:rPr>
          <w:color w:val="000000" w:themeColor="text1"/>
          <w:szCs w:val="22"/>
          <w:shd w:val="clear" w:color="auto" w:fill="FDFDFD"/>
          <w:lang w:val="en-IN" w:eastAsia="en-GB"/>
        </w:rPr>
        <w:t xml:space="preserve">has three essential </w:t>
      </w:r>
      <w:r w:rsidR="00DC6A30">
        <w:rPr>
          <w:color w:val="000000" w:themeColor="text1"/>
          <w:szCs w:val="22"/>
          <w:shd w:val="clear" w:color="auto" w:fill="FDFDFD"/>
          <w:lang w:val="en-IN" w:eastAsia="en-GB"/>
        </w:rPr>
        <w:t>methods</w:t>
      </w:r>
      <w:r w:rsidR="00793935">
        <w:rPr>
          <w:color w:val="000000" w:themeColor="text1"/>
          <w:szCs w:val="22"/>
          <w:shd w:val="clear" w:color="auto" w:fill="FDFDFD"/>
          <w:lang w:val="en-IN" w:eastAsia="en-GB"/>
        </w:rPr>
        <w:t xml:space="preserve"> used to publish the data to GeoServer.</w:t>
      </w:r>
      <w:r w:rsidR="00DC6A30">
        <w:rPr>
          <w:color w:val="000000" w:themeColor="text1"/>
          <w:szCs w:val="22"/>
          <w:shd w:val="clear" w:color="auto" w:fill="FDFDFD"/>
          <w:lang w:val="en-IN" w:eastAsia="en-GB"/>
        </w:rPr>
        <w:t xml:space="preserve"> </w:t>
      </w:r>
    </w:p>
    <w:p w14:paraId="4DD19708" w14:textId="7C9BED5D" w:rsidR="00DC6A30" w:rsidRDefault="00DC6A30" w:rsidP="00D3408A">
      <w:pPr>
        <w:spacing w:line="240" w:lineRule="auto"/>
        <w:ind w:left="794"/>
        <w:jc w:val="both"/>
        <w:rPr>
          <w:color w:val="000000" w:themeColor="text1"/>
          <w:szCs w:val="22"/>
          <w:shd w:val="clear" w:color="auto" w:fill="FDFDFD"/>
          <w:lang w:val="en-IN" w:eastAsia="en-GB"/>
        </w:rPr>
      </w:pPr>
    </w:p>
    <w:p w14:paraId="04EDF25D" w14:textId="688F3DDE"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datastore &lt;</w:t>
      </w:r>
      <w:r>
        <w:rPr>
          <w:b/>
          <w:bCs/>
          <w:szCs w:val="22"/>
          <w:lang w:val="en-IN" w:eastAsia="en-GB"/>
        </w:rPr>
        <w:t>method</w:t>
      </w:r>
      <w:r w:rsidRPr="00DC6A30">
        <w:rPr>
          <w:b/>
          <w:bCs/>
          <w:szCs w:val="22"/>
          <w:lang w:val="en-IN" w:eastAsia="en-GB"/>
        </w:rPr>
        <w:t>&gt;</w:t>
      </w:r>
      <w:r>
        <w:rPr>
          <w:b/>
          <w:bCs/>
          <w:szCs w:val="22"/>
          <w:lang w:val="en-IN" w:eastAsia="en-GB"/>
        </w:rPr>
        <w:t xml:space="preserve">: </w:t>
      </w:r>
      <w:r w:rsidR="00BA1E9E">
        <w:rPr>
          <w:szCs w:val="22"/>
          <w:lang w:val="en-IN" w:eastAsia="en-GB"/>
        </w:rPr>
        <w:t>This met</w:t>
      </w:r>
      <w:r w:rsidR="001B25CA">
        <w:rPr>
          <w:szCs w:val="22"/>
          <w:lang w:val="en-IN" w:eastAsia="en-GB"/>
        </w:rPr>
        <w:t xml:space="preserve">hod will accept the store name, workspace name, and the shapefile path as </w:t>
      </w:r>
      <w:r w:rsidR="00FC4814">
        <w:rPr>
          <w:szCs w:val="22"/>
          <w:lang w:val="en-IN" w:eastAsia="en-GB"/>
        </w:rPr>
        <w:t xml:space="preserve">an </w:t>
      </w:r>
      <w:r w:rsidR="001B25CA">
        <w:rPr>
          <w:szCs w:val="22"/>
          <w:lang w:val="en-IN" w:eastAsia="en-GB"/>
        </w:rPr>
        <w:t>argument and creates a store in GeoServer by making an API call.</w:t>
      </w:r>
    </w:p>
    <w:p w14:paraId="5A456E99" w14:textId="77777777" w:rsidR="00FC4814" w:rsidRPr="00DC6A30" w:rsidRDefault="00FC4814" w:rsidP="00FC4814">
      <w:pPr>
        <w:pStyle w:val="ListParagraph"/>
        <w:spacing w:line="240" w:lineRule="auto"/>
        <w:ind w:left="1494"/>
        <w:jc w:val="both"/>
        <w:rPr>
          <w:b/>
          <w:bCs/>
          <w:szCs w:val="22"/>
          <w:lang w:val="en-IN" w:eastAsia="en-GB"/>
        </w:rPr>
      </w:pPr>
    </w:p>
    <w:p w14:paraId="6EF22CAC" w14:textId="55185D4C"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publish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b/>
          <w:bCs/>
          <w:szCs w:val="22"/>
          <w:lang w:val="en-IN" w:eastAsia="en-GB"/>
        </w:rPr>
        <w:t xml:space="preserve"> </w:t>
      </w:r>
      <w:r w:rsidR="00FC4814">
        <w:rPr>
          <w:szCs w:val="22"/>
          <w:lang w:val="en-IN" w:eastAsia="en-GB"/>
        </w:rPr>
        <w:t>This method takes the workspace name, store name, and shapefile name as an argument and then makes an API call to publish the shapefile to GeoServer</w:t>
      </w:r>
    </w:p>
    <w:p w14:paraId="22C01DD4" w14:textId="77777777" w:rsidR="00FC4814" w:rsidRPr="00FC4814" w:rsidRDefault="00FC4814" w:rsidP="00FC4814">
      <w:pPr>
        <w:spacing w:line="240" w:lineRule="auto"/>
        <w:jc w:val="both"/>
        <w:rPr>
          <w:b/>
          <w:bCs/>
          <w:szCs w:val="22"/>
          <w:lang w:val="en-IN" w:eastAsia="en-GB"/>
        </w:rPr>
      </w:pPr>
    </w:p>
    <w:p w14:paraId="20B7C427" w14:textId="26B5BA97" w:rsidR="00DC6A30" w:rsidRPr="00DC6A30"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szCs w:val="22"/>
          <w:lang w:val="en-IN" w:eastAsia="en-GB"/>
        </w:rPr>
        <w:t xml:space="preserve"> </w:t>
      </w:r>
      <w:r w:rsidR="009D249E">
        <w:rPr>
          <w:szCs w:val="22"/>
          <w:lang w:val="en-IN" w:eastAsia="en-GB"/>
        </w:rPr>
        <w:t>This method is used to create a store for the PostGIS database, and the workspace name, store name, and the PostGIS credential are supplied as arguments. This method makes an API call to GeoServer to create a data store for the PostGIS Layer.</w:t>
      </w:r>
    </w:p>
    <w:p w14:paraId="639A297C" w14:textId="4456AEEB" w:rsidR="008463C5" w:rsidRPr="008463C5" w:rsidRDefault="008463C5" w:rsidP="008463C5">
      <w:pPr>
        <w:pStyle w:val="BodyText"/>
        <w:ind w:left="794"/>
      </w:pPr>
    </w:p>
    <w:p w14:paraId="0DFDC8C7" w14:textId="24C3EFA0" w:rsidR="004D1D40" w:rsidRDefault="004D1D40" w:rsidP="004D1D40">
      <w:pPr>
        <w:pStyle w:val="Heading2"/>
      </w:pPr>
      <w:bookmarkStart w:id="15" w:name="_Toc113438818"/>
      <w:r>
        <w:t>Code to update the project and form names in the ini files</w:t>
      </w:r>
      <w:bookmarkEnd w:id="15"/>
    </w:p>
    <w:p w14:paraId="0BCC8C85" w14:textId="4413DCDD" w:rsidR="009D249E" w:rsidRDefault="009D249E" w:rsidP="00B2004A">
      <w:pPr>
        <w:pStyle w:val="BodyText"/>
        <w:ind w:left="794"/>
        <w:jc w:val="both"/>
      </w:pPr>
      <w:r>
        <w:t xml:space="preserve">Two python files with </w:t>
      </w:r>
      <w:r w:rsidR="00B2004A">
        <w:t xml:space="preserve">the </w:t>
      </w:r>
      <w:r>
        <w:t xml:space="preserve">names </w:t>
      </w:r>
      <w:r w:rsidR="00B2004A">
        <w:t>KoboFormsList.py and OdkFormsList.py were created to extract all the project names and form names along with their ids and update them in their respective ini files.</w:t>
      </w:r>
    </w:p>
    <w:p w14:paraId="490CE4F3" w14:textId="0EB80FE1" w:rsidR="006A632F" w:rsidRDefault="006A632F" w:rsidP="00B2004A">
      <w:pPr>
        <w:pStyle w:val="BodyText"/>
        <w:ind w:left="794"/>
        <w:jc w:val="both"/>
      </w:pPr>
    </w:p>
    <w:p w14:paraId="540CD281" w14:textId="7A0011A1" w:rsidR="008C7C13" w:rsidRPr="00B97B59" w:rsidRDefault="008C7C13" w:rsidP="00B97B59">
      <w:pPr>
        <w:pStyle w:val="BodyText"/>
        <w:numPr>
          <w:ilvl w:val="0"/>
          <w:numId w:val="8"/>
        </w:numPr>
        <w:jc w:val="both"/>
        <w:rPr>
          <w:b/>
          <w:bCs/>
        </w:rPr>
      </w:pPr>
      <w:r w:rsidRPr="008C7C13">
        <w:rPr>
          <w:b/>
          <w:bCs/>
        </w:rPr>
        <w:t>Kobo</w:t>
      </w:r>
      <w:r>
        <w:rPr>
          <w:b/>
          <w:bCs/>
        </w:rPr>
        <w:t>FormsList.py</w:t>
      </w:r>
      <w:r w:rsidRPr="008C7C13">
        <w:rPr>
          <w:b/>
          <w:bCs/>
        </w:rPr>
        <w:t>:</w:t>
      </w:r>
      <w:r w:rsidR="00B97B59">
        <w:rPr>
          <w:b/>
          <w:bCs/>
        </w:rPr>
        <w:t xml:space="preserve"> </w:t>
      </w:r>
      <w:r>
        <w:t>This python file has the getFormsList function, which is used to fetch the form names and their ids in the selected project</w:t>
      </w:r>
      <w:r w:rsidR="009159F7">
        <w:t xml:space="preserve"> in the Kobo Server</w:t>
      </w:r>
      <w:r>
        <w:t>. An API call is made</w:t>
      </w:r>
      <w:r w:rsidR="00517E76">
        <w:t xml:space="preserve"> to get the forms list. The following is the request made and the response returned.</w:t>
      </w:r>
    </w:p>
    <w:p w14:paraId="0E6FB64F" w14:textId="77777777" w:rsidR="00B97B59" w:rsidRDefault="00B97B59" w:rsidP="008C7C13">
      <w:pPr>
        <w:pStyle w:val="BodyText"/>
        <w:ind w:left="1514"/>
        <w:jc w:val="both"/>
      </w:pPr>
    </w:p>
    <w:p w14:paraId="14615551" w14:textId="133F6567" w:rsidR="00B97B59" w:rsidRDefault="00B97B59" w:rsidP="00B97B59">
      <w:pPr>
        <w:pStyle w:val="BodyText"/>
        <w:spacing w:line="240" w:lineRule="auto"/>
        <w:ind w:left="1514"/>
        <w:jc w:val="center"/>
      </w:pPr>
      <w:r>
        <w:rPr>
          <w:noProof/>
        </w:rPr>
        <w:drawing>
          <wp:inline distT="0" distB="0" distL="0" distR="0" wp14:anchorId="6FBBBDBD" wp14:editId="69B0687F">
            <wp:extent cx="4378325" cy="2578735"/>
            <wp:effectExtent l="0" t="0" r="3175" b="0"/>
            <wp:docPr id="25" name="Picture 2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Team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78325" cy="2578735"/>
                    </a:xfrm>
                    <a:prstGeom prst="rect">
                      <a:avLst/>
                    </a:prstGeom>
                  </pic:spPr>
                </pic:pic>
              </a:graphicData>
            </a:graphic>
          </wp:inline>
        </w:drawing>
      </w:r>
    </w:p>
    <w:p w14:paraId="704066CC" w14:textId="6099EFE6" w:rsidR="00B97B59" w:rsidRDefault="00B97B59" w:rsidP="008C7C13">
      <w:pPr>
        <w:pStyle w:val="BodyText"/>
        <w:ind w:left="1514"/>
        <w:jc w:val="both"/>
      </w:pPr>
    </w:p>
    <w:p w14:paraId="6B1FB3F3" w14:textId="3A475F93" w:rsidR="003F0146" w:rsidRDefault="003F0146" w:rsidP="00B97B59">
      <w:pPr>
        <w:pStyle w:val="BodyText"/>
        <w:jc w:val="both"/>
      </w:pPr>
    </w:p>
    <w:p w14:paraId="273BA1CB" w14:textId="77777777" w:rsidR="00B97B59" w:rsidRDefault="00B97B59" w:rsidP="00B97B59">
      <w:pPr>
        <w:pStyle w:val="BodyText"/>
        <w:jc w:val="both"/>
      </w:pPr>
    </w:p>
    <w:p w14:paraId="45143FB4" w14:textId="6D2B946E" w:rsidR="00B97B59" w:rsidRPr="00B97B59" w:rsidRDefault="008C7C13" w:rsidP="00B97B59">
      <w:pPr>
        <w:pStyle w:val="BodyText"/>
        <w:numPr>
          <w:ilvl w:val="0"/>
          <w:numId w:val="8"/>
        </w:numPr>
        <w:jc w:val="both"/>
        <w:rPr>
          <w:b/>
          <w:bCs/>
        </w:rPr>
      </w:pPr>
      <w:r w:rsidRPr="008C7C13">
        <w:rPr>
          <w:b/>
          <w:bCs/>
        </w:rPr>
        <w:t>ODK</w:t>
      </w:r>
      <w:r>
        <w:rPr>
          <w:b/>
          <w:bCs/>
        </w:rPr>
        <w:t>FormsList.py</w:t>
      </w:r>
      <w:r w:rsidRPr="008C7C13">
        <w:rPr>
          <w:b/>
          <w:bCs/>
        </w:rPr>
        <w:t>:</w:t>
      </w:r>
      <w:r w:rsidR="00B97B59">
        <w:rPr>
          <w:b/>
          <w:bCs/>
        </w:rPr>
        <w:t xml:space="preserve"> </w:t>
      </w:r>
      <w:r w:rsidR="00B97B59">
        <w:t>This python file has the getFormsList function, which is used to fetch the form names and their ids in the selected project</w:t>
      </w:r>
      <w:r w:rsidR="009159F7">
        <w:t xml:space="preserve"> in ODK Central Server</w:t>
      </w:r>
      <w:r w:rsidR="00B97B59">
        <w:t xml:space="preserve">. An </w:t>
      </w:r>
      <w:r w:rsidR="00B97B59">
        <w:lastRenderedPageBreak/>
        <w:t xml:space="preserve">API call is made to get the forms list. The following is the request made and the response returned. </w:t>
      </w:r>
    </w:p>
    <w:p w14:paraId="3B52D16B" w14:textId="34DCA60C" w:rsidR="00B2004A" w:rsidRPr="008C7C13" w:rsidRDefault="00B2004A" w:rsidP="009159F7">
      <w:pPr>
        <w:pStyle w:val="BodyText"/>
        <w:ind w:left="1514"/>
        <w:jc w:val="both"/>
        <w:rPr>
          <w:b/>
          <w:bCs/>
        </w:rPr>
      </w:pPr>
    </w:p>
    <w:p w14:paraId="5AE50B52" w14:textId="07E50486" w:rsidR="00E4221A" w:rsidRDefault="009159F7" w:rsidP="009159F7">
      <w:pPr>
        <w:pStyle w:val="BodyText"/>
        <w:spacing w:line="240" w:lineRule="auto"/>
        <w:ind w:left="1514"/>
        <w:jc w:val="center"/>
      </w:pPr>
      <w:r>
        <w:rPr>
          <w:noProof/>
        </w:rPr>
        <w:drawing>
          <wp:inline distT="0" distB="0" distL="0" distR="0" wp14:anchorId="50D3A87F" wp14:editId="1F778D22">
            <wp:extent cx="2519285" cy="23786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50490" cy="2408078"/>
                    </a:xfrm>
                    <a:prstGeom prst="rect">
                      <a:avLst/>
                    </a:prstGeom>
                  </pic:spPr>
                </pic:pic>
              </a:graphicData>
            </a:graphic>
          </wp:inline>
        </w:drawing>
      </w:r>
    </w:p>
    <w:p w14:paraId="77EB4631" w14:textId="77777777" w:rsidR="00D5724B" w:rsidRPr="009D249E" w:rsidRDefault="00D5724B" w:rsidP="009159F7">
      <w:pPr>
        <w:pStyle w:val="BodyText"/>
        <w:spacing w:line="240" w:lineRule="auto"/>
        <w:ind w:left="1514"/>
        <w:jc w:val="center"/>
      </w:pPr>
    </w:p>
    <w:p w14:paraId="5F4D2EF5" w14:textId="3F5AAE28" w:rsidR="004D1D40" w:rsidRDefault="004D1D40" w:rsidP="004D1D40">
      <w:pPr>
        <w:pStyle w:val="Heading2"/>
      </w:pPr>
      <w:bookmarkStart w:id="16" w:name="_Toc113438819"/>
      <w:r>
        <w:t>Define Import class</w:t>
      </w:r>
      <w:bookmarkEnd w:id="16"/>
    </w:p>
    <w:p w14:paraId="14D803CF" w14:textId="2EE6572D" w:rsidR="00F401B0" w:rsidRDefault="00365F89" w:rsidP="00365F89">
      <w:pPr>
        <w:pStyle w:val="BodyText"/>
        <w:ind w:left="794"/>
        <w:jc w:val="both"/>
      </w:pPr>
      <w:r>
        <w:t xml:space="preserve">This Import class is defined in four python files, namely, DownloadToShpAndPublishkobo.py, DownloadToShpAndPublishOdk.py, DownloadToPgAndPublishKobo.py, and DownloadToPgAndPublishOdk.py. This ImportKobo and ImportOdk class hosts all the necessary </w:t>
      </w:r>
      <w:r w:rsidR="00335A0D">
        <w:t>methods</w:t>
      </w:r>
      <w:r>
        <w:t xml:space="preserve"> to import the data into </w:t>
      </w:r>
      <w:r w:rsidR="00965079">
        <w:t xml:space="preserve">the </w:t>
      </w:r>
      <w:r>
        <w:t>shapefile and PostGIS database and publish it to GeoServer</w:t>
      </w:r>
      <w:r w:rsidR="00335A0D">
        <w:t>.</w:t>
      </w:r>
    </w:p>
    <w:p w14:paraId="78C48198" w14:textId="25AC986F" w:rsidR="00965079" w:rsidRDefault="00965079" w:rsidP="00365F89">
      <w:pPr>
        <w:pStyle w:val="BodyText"/>
        <w:ind w:left="794"/>
        <w:jc w:val="both"/>
      </w:pPr>
    </w:p>
    <w:p w14:paraId="6960A9AC" w14:textId="7D11798E" w:rsidR="00965079" w:rsidRDefault="00965079" w:rsidP="00965079">
      <w:pPr>
        <w:pStyle w:val="BodyText"/>
        <w:numPr>
          <w:ilvl w:val="0"/>
          <w:numId w:val="9"/>
        </w:numPr>
        <w:jc w:val="both"/>
      </w:pPr>
      <w:r>
        <w:rPr>
          <w:b/>
          <w:bCs/>
        </w:rPr>
        <w:t>Kobo:</w:t>
      </w:r>
      <w:r>
        <w:t xml:space="preserve"> The ImportKobo class initializes the Kobo URL, username, and password parameters when the object is created. These will be later used to make the API requests to the Kobo Server.</w:t>
      </w:r>
    </w:p>
    <w:p w14:paraId="22712B42" w14:textId="6A954164" w:rsidR="00965079" w:rsidRDefault="00965079" w:rsidP="00965079">
      <w:pPr>
        <w:pStyle w:val="BodyText"/>
        <w:jc w:val="both"/>
      </w:pPr>
    </w:p>
    <w:p w14:paraId="7AFA7EED" w14:textId="7D1156BF" w:rsidR="00965079" w:rsidRPr="00F401B0" w:rsidRDefault="00965079" w:rsidP="00965079">
      <w:pPr>
        <w:pStyle w:val="BodyText"/>
        <w:numPr>
          <w:ilvl w:val="0"/>
          <w:numId w:val="9"/>
        </w:numPr>
        <w:jc w:val="both"/>
      </w:pPr>
      <w:r>
        <w:rPr>
          <w:b/>
          <w:bCs/>
        </w:rPr>
        <w:t xml:space="preserve">ODK: </w:t>
      </w:r>
      <w:r>
        <w:t>The ImportOdk class initializes the user token, project id, and form name. The other functions later change these variables when the script is run.</w:t>
      </w:r>
    </w:p>
    <w:p w14:paraId="4EEB67B4" w14:textId="3145670A" w:rsidR="00965079" w:rsidRDefault="00845E04" w:rsidP="00965079">
      <w:pPr>
        <w:pStyle w:val="Heading2"/>
      </w:pPr>
      <w:bookmarkStart w:id="17" w:name="_Toc113438820"/>
      <w:r>
        <w:t>Define importData function</w:t>
      </w:r>
      <w:bookmarkEnd w:id="17"/>
    </w:p>
    <w:p w14:paraId="1A501684" w14:textId="0CD94C2A" w:rsidR="00305A7C" w:rsidRDefault="00E57B13" w:rsidP="00E57B13">
      <w:pPr>
        <w:pStyle w:val="BodyText"/>
        <w:ind w:left="794"/>
        <w:jc w:val="both"/>
      </w:pPr>
      <w:r>
        <w:t xml:space="preserve">This function passes the XML response from the request sent to the Kobo Server using the Kobo API and </w:t>
      </w:r>
      <w:r>
        <w:t>ODK Central server using the ODK Central API</w:t>
      </w:r>
      <w:r>
        <w:t xml:space="preserve"> to the updateLayerXML function</w:t>
      </w:r>
      <w:r w:rsidR="00305A7C">
        <w:t>,</w:t>
      </w:r>
      <w:r>
        <w:t xml:space="preserve"> and the return value of the </w:t>
      </w:r>
      <w:r>
        <w:t>updateLayerXML</w:t>
      </w:r>
      <w:r>
        <w:t xml:space="preserve"> function is passed as an argument to collectData function.</w:t>
      </w:r>
      <w:r w:rsidR="00305A7C">
        <w:t xml:space="preserve"> </w:t>
      </w:r>
      <w:r w:rsidR="00020D9E">
        <w:t>The following</w:t>
      </w:r>
      <w:r w:rsidR="00305A7C">
        <w:t xml:space="preserve"> </w:t>
      </w:r>
      <w:r w:rsidR="00020D9E">
        <w:t xml:space="preserve">are </w:t>
      </w:r>
      <w:r w:rsidR="00305A7C">
        <w:t xml:space="preserve">screenshots of the XML response from which </w:t>
      </w:r>
      <w:r w:rsidR="00BC4765">
        <w:t>the other functions will extract the information</w:t>
      </w:r>
      <w:r w:rsidR="00305A7C">
        <w:t>.</w:t>
      </w:r>
    </w:p>
    <w:p w14:paraId="7D05EEB7" w14:textId="77777777" w:rsidR="00305A7C" w:rsidRDefault="00305A7C" w:rsidP="00E57B13">
      <w:pPr>
        <w:pStyle w:val="BodyText"/>
        <w:ind w:left="794"/>
        <w:jc w:val="both"/>
      </w:pPr>
    </w:p>
    <w:p w14:paraId="2E2EEE96" w14:textId="3627D2AE" w:rsidR="001E5494" w:rsidRPr="001E5494" w:rsidRDefault="00305A7C" w:rsidP="001E5494">
      <w:pPr>
        <w:pStyle w:val="BodyText"/>
        <w:numPr>
          <w:ilvl w:val="0"/>
          <w:numId w:val="11"/>
        </w:numPr>
        <w:jc w:val="both"/>
      </w:pPr>
      <w:r>
        <w:rPr>
          <w:b/>
          <w:bCs/>
        </w:rPr>
        <w:t>Kobo</w:t>
      </w:r>
    </w:p>
    <w:p w14:paraId="30CA3687" w14:textId="589AA04C" w:rsidR="001E5494" w:rsidRDefault="001E5494" w:rsidP="001E5494">
      <w:pPr>
        <w:pStyle w:val="BodyText"/>
        <w:ind w:left="1569"/>
        <w:jc w:val="both"/>
        <w:rPr>
          <w:b/>
          <w:bCs/>
        </w:rPr>
      </w:pPr>
    </w:p>
    <w:p w14:paraId="3F0479D9" w14:textId="269DA3F5" w:rsidR="001E5494" w:rsidRPr="001E5494" w:rsidRDefault="001E5494" w:rsidP="001E5494">
      <w:pPr>
        <w:pStyle w:val="BodyText"/>
        <w:ind w:left="1569"/>
        <w:jc w:val="both"/>
      </w:pPr>
      <w:r w:rsidRPr="001E5494">
        <w:t>The</w:t>
      </w:r>
      <w:r>
        <w:t xml:space="preserve"> XML response returned by Kobo Server is shown in the following screenshot.</w:t>
      </w:r>
      <w:r w:rsidRPr="001E5494">
        <w:t xml:space="preserve"> </w:t>
      </w:r>
    </w:p>
    <w:p w14:paraId="7835A8D8" w14:textId="77777777" w:rsidR="001E5494" w:rsidRDefault="001E5494" w:rsidP="00305A7C">
      <w:pPr>
        <w:pStyle w:val="BodyText"/>
        <w:ind w:left="1569"/>
        <w:jc w:val="both"/>
      </w:pPr>
    </w:p>
    <w:p w14:paraId="17BDD76F" w14:textId="3BE3C32B" w:rsidR="00305A7C" w:rsidRDefault="001E5494" w:rsidP="009D1F05">
      <w:pPr>
        <w:pStyle w:val="BodyText"/>
        <w:spacing w:line="240" w:lineRule="auto"/>
        <w:ind w:left="849" w:firstLine="720"/>
        <w:jc w:val="center"/>
      </w:pPr>
      <w:r>
        <w:rPr>
          <w:noProof/>
        </w:rPr>
        <w:lastRenderedPageBreak/>
        <w:drawing>
          <wp:inline distT="0" distB="0" distL="0" distR="0" wp14:anchorId="7CAD7CE5" wp14:editId="0490A3AC">
            <wp:extent cx="4801094" cy="279077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17342" cy="2916470"/>
                    </a:xfrm>
                    <a:prstGeom prst="rect">
                      <a:avLst/>
                    </a:prstGeom>
                  </pic:spPr>
                </pic:pic>
              </a:graphicData>
            </a:graphic>
          </wp:inline>
        </w:drawing>
      </w:r>
    </w:p>
    <w:p w14:paraId="2BC31F9D" w14:textId="77A09F73" w:rsidR="001E5494" w:rsidRDefault="001E5494" w:rsidP="001E5494">
      <w:pPr>
        <w:pStyle w:val="BodyText"/>
        <w:spacing w:line="240" w:lineRule="auto"/>
        <w:jc w:val="center"/>
      </w:pPr>
    </w:p>
    <w:p w14:paraId="681201AD" w14:textId="77777777" w:rsidR="001E5494" w:rsidRPr="00305A7C" w:rsidRDefault="001E5494" w:rsidP="001E5494">
      <w:pPr>
        <w:pStyle w:val="BodyText"/>
        <w:spacing w:line="240" w:lineRule="auto"/>
        <w:jc w:val="center"/>
      </w:pPr>
    </w:p>
    <w:p w14:paraId="4F470317" w14:textId="15D73047" w:rsidR="00305A7C" w:rsidRPr="001E5494" w:rsidRDefault="00305A7C" w:rsidP="00305A7C">
      <w:pPr>
        <w:pStyle w:val="BodyText"/>
        <w:numPr>
          <w:ilvl w:val="0"/>
          <w:numId w:val="11"/>
        </w:numPr>
        <w:jc w:val="both"/>
      </w:pPr>
      <w:r>
        <w:rPr>
          <w:b/>
          <w:bCs/>
        </w:rPr>
        <w:t>ODK</w:t>
      </w:r>
    </w:p>
    <w:p w14:paraId="3FDD00E1" w14:textId="0ED5375E" w:rsidR="009D1F05" w:rsidRDefault="001E5494" w:rsidP="009D1F05">
      <w:pPr>
        <w:pStyle w:val="BodyText"/>
        <w:ind w:left="1569"/>
        <w:jc w:val="both"/>
      </w:pPr>
      <w:r>
        <w:t>The XML response returned by the ODK Central server is shown in the following screenshot.</w:t>
      </w:r>
    </w:p>
    <w:p w14:paraId="49AC641E" w14:textId="77777777" w:rsidR="009D1F05" w:rsidRDefault="009D1F05" w:rsidP="009D1F05">
      <w:pPr>
        <w:pStyle w:val="BodyText"/>
        <w:jc w:val="both"/>
      </w:pPr>
    </w:p>
    <w:p w14:paraId="45A1E356" w14:textId="4A2A091C" w:rsidR="009D1F05" w:rsidRDefault="009D1F05" w:rsidP="009D1F05">
      <w:pPr>
        <w:pStyle w:val="BodyText"/>
        <w:spacing w:line="240" w:lineRule="auto"/>
        <w:ind w:left="1569"/>
        <w:jc w:val="center"/>
      </w:pPr>
      <w:r>
        <w:rPr>
          <w:noProof/>
        </w:rPr>
        <w:drawing>
          <wp:inline distT="0" distB="0" distL="0" distR="0" wp14:anchorId="3B7227F3" wp14:editId="4912E9CE">
            <wp:extent cx="5094001" cy="29599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50383" cy="2992668"/>
                    </a:xfrm>
                    <a:prstGeom prst="rect">
                      <a:avLst/>
                    </a:prstGeom>
                  </pic:spPr>
                </pic:pic>
              </a:graphicData>
            </a:graphic>
          </wp:inline>
        </w:drawing>
      </w:r>
    </w:p>
    <w:p w14:paraId="316C920A" w14:textId="77777777" w:rsidR="001E5494" w:rsidRPr="001E5494" w:rsidRDefault="001E5494" w:rsidP="001E5494">
      <w:pPr>
        <w:pStyle w:val="BodyText"/>
        <w:ind w:left="1569"/>
        <w:jc w:val="both"/>
      </w:pPr>
    </w:p>
    <w:p w14:paraId="2B67102E" w14:textId="77777777" w:rsidR="001E5494" w:rsidRDefault="001E5494" w:rsidP="001E5494">
      <w:pPr>
        <w:pStyle w:val="BodyText"/>
        <w:ind w:left="1569"/>
        <w:jc w:val="both"/>
      </w:pPr>
    </w:p>
    <w:p w14:paraId="2C21A0A8" w14:textId="10D3DD9A" w:rsidR="00845E04" w:rsidRDefault="00845E04" w:rsidP="00BC4765">
      <w:pPr>
        <w:pStyle w:val="Heading2"/>
      </w:pPr>
      <w:bookmarkStart w:id="18" w:name="_Toc113438821"/>
      <w:r>
        <w:t>Define updateLayerXML and updateFields functions</w:t>
      </w:r>
      <w:bookmarkEnd w:id="18"/>
    </w:p>
    <w:p w14:paraId="2AE91EE2" w14:textId="602FDE2D" w:rsidR="00BC4765" w:rsidRPr="00100FBA" w:rsidRDefault="00100FBA" w:rsidP="00BC4765">
      <w:pPr>
        <w:pStyle w:val="BodyText"/>
        <w:numPr>
          <w:ilvl w:val="0"/>
          <w:numId w:val="11"/>
        </w:numPr>
      </w:pPr>
      <w:r>
        <w:rPr>
          <w:b/>
          <w:bCs/>
        </w:rPr>
        <w:t>updateLayerXML</w:t>
      </w:r>
    </w:p>
    <w:p w14:paraId="276B5C4F" w14:textId="70098F67" w:rsidR="00100FBA" w:rsidRDefault="00100FBA" w:rsidP="00F830A5">
      <w:pPr>
        <w:pStyle w:val="BodyText"/>
        <w:ind w:left="1569"/>
        <w:jc w:val="both"/>
      </w:pPr>
      <w:r>
        <w:t>This function extracts the following from the XML response returned above:</w:t>
      </w:r>
    </w:p>
    <w:p w14:paraId="39CF4879" w14:textId="4491678B" w:rsidR="00100FBA" w:rsidRDefault="00100FBA" w:rsidP="00F830A5">
      <w:pPr>
        <w:pStyle w:val="BodyText"/>
        <w:numPr>
          <w:ilvl w:val="0"/>
          <w:numId w:val="12"/>
        </w:numPr>
        <w:jc w:val="both"/>
      </w:pPr>
      <w:r>
        <w:t>Title of the selected form</w:t>
      </w:r>
    </w:p>
    <w:p w14:paraId="193E2759" w14:textId="4B64AEAA" w:rsidR="00100FBA" w:rsidRDefault="00020D9E" w:rsidP="00F830A5">
      <w:pPr>
        <w:pStyle w:val="BodyText"/>
        <w:numPr>
          <w:ilvl w:val="0"/>
          <w:numId w:val="12"/>
        </w:numPr>
        <w:jc w:val="both"/>
      </w:pPr>
      <w:r>
        <w:t>The instance</w:t>
      </w:r>
      <w:r w:rsidR="00100FBA">
        <w:t xml:space="preserve"> of the selected form</w:t>
      </w:r>
    </w:p>
    <w:p w14:paraId="3B74E675" w14:textId="331CE2F4" w:rsidR="00100FBA" w:rsidRDefault="00020D9E" w:rsidP="00F830A5">
      <w:pPr>
        <w:pStyle w:val="BodyText"/>
        <w:numPr>
          <w:ilvl w:val="0"/>
          <w:numId w:val="12"/>
        </w:numPr>
        <w:jc w:val="both"/>
      </w:pPr>
      <w:r>
        <w:t>The version</w:t>
      </w:r>
      <w:r w:rsidR="00100FBA">
        <w:t xml:space="preserve"> of the selected form </w:t>
      </w:r>
      <w:r w:rsidR="00CB1BAF">
        <w:t>is</w:t>
      </w:r>
      <w:r w:rsidR="00100FBA">
        <w:t xml:space="preserve"> available.</w:t>
      </w:r>
    </w:p>
    <w:p w14:paraId="7AC91B3F" w14:textId="27C82801" w:rsidR="00100FBA" w:rsidRDefault="00100FBA" w:rsidP="00F830A5">
      <w:pPr>
        <w:pStyle w:val="BodyText"/>
        <w:numPr>
          <w:ilvl w:val="0"/>
          <w:numId w:val="12"/>
        </w:numPr>
        <w:jc w:val="both"/>
      </w:pPr>
      <w:r>
        <w:t>Field names and field types from the &lt;bind&gt; tag in the XML response.</w:t>
      </w:r>
    </w:p>
    <w:p w14:paraId="44B38162" w14:textId="082E24CE" w:rsidR="00100FBA" w:rsidRDefault="00F830A5" w:rsidP="00F830A5">
      <w:pPr>
        <w:pStyle w:val="BodyText"/>
        <w:ind w:left="1600"/>
        <w:jc w:val="both"/>
      </w:pPr>
      <w:r>
        <w:lastRenderedPageBreak/>
        <w:t xml:space="preserve">After extracting the above information, qgstype and config of the attribute type </w:t>
      </w:r>
      <w:r w:rsidR="00336578">
        <w:t>are</w:t>
      </w:r>
      <w:r>
        <w:t xml:space="preserve"> set using </w:t>
      </w:r>
      <w:r w:rsidR="00336578">
        <w:t>a user-defined function. Next, we pass the layer, field names, qgstypes, and configuration as an argument to the updateFields function.</w:t>
      </w:r>
    </w:p>
    <w:p w14:paraId="461EE77B" w14:textId="77777777" w:rsidR="00F830A5" w:rsidRPr="00100FBA" w:rsidRDefault="00F830A5" w:rsidP="00336578">
      <w:pPr>
        <w:pStyle w:val="BodyText"/>
        <w:jc w:val="both"/>
      </w:pPr>
    </w:p>
    <w:p w14:paraId="2DB7F789" w14:textId="0FB95818" w:rsidR="00100FBA" w:rsidRPr="00336578" w:rsidRDefault="00100FBA" w:rsidP="00BC4765">
      <w:pPr>
        <w:pStyle w:val="BodyText"/>
        <w:numPr>
          <w:ilvl w:val="0"/>
          <w:numId w:val="11"/>
        </w:numPr>
      </w:pPr>
      <w:r>
        <w:rPr>
          <w:b/>
          <w:bCs/>
        </w:rPr>
        <w:t>updateFields</w:t>
      </w:r>
    </w:p>
    <w:p w14:paraId="64F6CEE3" w14:textId="3BA3C505" w:rsidR="00336578" w:rsidRPr="00671964" w:rsidRDefault="00671964" w:rsidP="00336578">
      <w:pPr>
        <w:pStyle w:val="BodyText"/>
        <w:ind w:left="1569"/>
        <w:jc w:val="both"/>
      </w:pPr>
      <w:r>
        <w:t xml:space="preserve">This function will add the field names and types to the open shapefile or the PostGIS layer. qgstype is the </w:t>
      </w:r>
      <w:r w:rsidR="004A17A9">
        <w:t>field type</w:t>
      </w:r>
      <w:r>
        <w:t>, for example, string, integer, etc., and the config tells what type of value it is, for example, whether it is an attachment, value map, hidden, etc.</w:t>
      </w:r>
      <w:r w:rsidR="004A17A9">
        <w:t xml:space="preserve"> The configuration of the attribute does not get updated in the standalone scripts. So, every field will be given the standard datatypes like string, integer, float, etc.,</w:t>
      </w:r>
    </w:p>
    <w:p w14:paraId="065EB489" w14:textId="488DEE6A" w:rsidR="00845E04" w:rsidRDefault="00845E04" w:rsidP="00845E04">
      <w:pPr>
        <w:pStyle w:val="Heading2"/>
      </w:pPr>
      <w:bookmarkStart w:id="19" w:name="_Toc113438822"/>
      <w:r>
        <w:t>Define collectData function</w:t>
      </w:r>
      <w:bookmarkEnd w:id="19"/>
    </w:p>
    <w:p w14:paraId="08003F2A" w14:textId="0556B685" w:rsidR="00532F5D" w:rsidRPr="00532F5D" w:rsidRDefault="00532F5D" w:rsidP="00532F5D">
      <w:pPr>
        <w:pStyle w:val="BodyText"/>
        <w:ind w:left="794"/>
      </w:pPr>
      <w:r>
        <w:t xml:space="preserve">This is the function where the </w:t>
      </w:r>
    </w:p>
    <w:p w14:paraId="4B71D568" w14:textId="7E382EC6" w:rsidR="00845E04" w:rsidRPr="00845E04" w:rsidRDefault="00845E04" w:rsidP="00845E04">
      <w:pPr>
        <w:pStyle w:val="Heading2"/>
      </w:pPr>
      <w:bookmarkStart w:id="20" w:name="_Toc113438823"/>
      <w:r>
        <w:t>Test the script</w:t>
      </w:r>
      <w:bookmarkEnd w:id="20"/>
    </w:p>
    <w:p w14:paraId="4A29B6F4" w14:textId="77777777" w:rsidR="00C14F41" w:rsidRPr="00A354CB" w:rsidRDefault="00C14F41" w:rsidP="00C123DA">
      <w:pPr>
        <w:pStyle w:val="BodyText"/>
      </w:pPr>
    </w:p>
    <w:p w14:paraId="3D5C9AEA" w14:textId="77777777" w:rsidR="000F62FA" w:rsidRDefault="000F62FA" w:rsidP="00C123DA">
      <w:pPr>
        <w:pStyle w:val="BodyText"/>
      </w:pPr>
    </w:p>
    <w:p w14:paraId="24AFDF8C" w14:textId="77777777" w:rsidR="00C123DA" w:rsidRDefault="00C123DA" w:rsidP="00C123DA">
      <w:pPr>
        <w:pStyle w:val="BodyText"/>
      </w:pPr>
    </w:p>
    <w:p w14:paraId="0A1FBDDA" w14:textId="77777777" w:rsidR="00C123DA" w:rsidRDefault="00C123DA" w:rsidP="00C123DA">
      <w:pPr>
        <w:pStyle w:val="BodyText"/>
      </w:pPr>
    </w:p>
    <w:p w14:paraId="7EC30C50" w14:textId="77777777" w:rsidR="00C123DA" w:rsidRDefault="00C123DA" w:rsidP="00C123DA">
      <w:pPr>
        <w:pStyle w:val="BodyText"/>
        <w:sectPr w:rsidR="00C123DA" w:rsidSect="0075705B">
          <w:type w:val="oddPage"/>
          <w:pgSz w:w="11909" w:h="16834" w:code="9"/>
          <w:pgMar w:top="1701" w:right="1134" w:bottom="1418" w:left="1134" w:header="720" w:footer="720" w:gutter="561"/>
          <w:cols w:space="720"/>
        </w:sectPr>
      </w:pPr>
    </w:p>
    <w:p w14:paraId="1BBC5B24" w14:textId="77777777" w:rsidR="00C123DA" w:rsidRDefault="00C123DA" w:rsidP="00C123DA">
      <w:pPr>
        <w:pStyle w:val="Head2"/>
      </w:pPr>
      <w:r>
        <w:lastRenderedPageBreak/>
        <w:t>List of references</w:t>
      </w:r>
    </w:p>
    <w:p w14:paraId="24013425" w14:textId="77777777" w:rsidR="00C123DA" w:rsidRDefault="00C123DA" w:rsidP="00C123DA">
      <w:pPr>
        <w:pStyle w:val="BodyText"/>
      </w:pPr>
    </w:p>
    <w:p w14:paraId="5D3A2E88" w14:textId="77777777" w:rsidR="00C123DA" w:rsidRPr="00C123DA" w:rsidRDefault="00C123DA" w:rsidP="00C123DA">
      <w:pPr>
        <w:pStyle w:val="BodyText"/>
      </w:pPr>
    </w:p>
    <w:sectPr w:rsidR="00C123DA" w:rsidRPr="00C123DA" w:rsidSect="0075705B">
      <w:headerReference w:type="even" r:id="rId33"/>
      <w:headerReference w:type="default" r:id="rId34"/>
      <w:type w:val="oddPage"/>
      <w:pgSz w:w="11909" w:h="16834" w:code="9"/>
      <w:pgMar w:top="1701" w:right="1134" w:bottom="1418" w:left="1134" w:header="720" w:footer="720" w:gutter="56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36BFD" w14:textId="77777777" w:rsidR="00D41308" w:rsidRDefault="00D41308" w:rsidP="00B6072A">
      <w:pPr>
        <w:spacing w:line="240" w:lineRule="auto"/>
      </w:pPr>
      <w:r>
        <w:separator/>
      </w:r>
    </w:p>
  </w:endnote>
  <w:endnote w:type="continuationSeparator" w:id="0">
    <w:p w14:paraId="26638D6A" w14:textId="77777777" w:rsidR="00D41308" w:rsidRDefault="00D41308" w:rsidP="00B60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2"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panose1 w:val="020B0503030403020204"/>
    <w:charset w:val="4D"/>
    <w:family w:val="swiss"/>
    <w:notTrueType/>
    <w:pitch w:val="variable"/>
    <w:sig w:usb0="20000007" w:usb1="00000001" w:usb2="00000000" w:usb3="00000000" w:csb0="00000193" w:csb1="00000000"/>
  </w:font>
  <w:font w:name="Bookman Old Style">
    <w:panose1 w:val="020506040505050202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3F660" w14:textId="77777777" w:rsidR="00F41319" w:rsidRDefault="00F41319">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B24C2" w14:textId="77777777" w:rsidR="00F41319" w:rsidRDefault="00F41319"/>
  <w:p w14:paraId="28FE22DC" w14:textId="77777777" w:rsidR="00F41319" w:rsidRDefault="00F413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A4911" w14:textId="77777777" w:rsidR="00F41319" w:rsidRDefault="00F41319" w:rsidP="000F62FA">
    <w:pPr>
      <w:pStyle w:val="Footer"/>
      <w:pBdr>
        <w:left w:val="none" w:sz="0" w:space="0" w:color="auto"/>
        <w:bottom w:val="none" w:sz="0" w:space="0" w:color="auto"/>
        <w:right w:val="none" w:sz="0" w:space="0" w:color="auto"/>
      </w:pBdr>
      <w:jc w:val="lef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iv</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6FD03" w14:textId="77777777" w:rsidR="00F41319" w:rsidRDefault="00F41319" w:rsidP="000F62FA">
    <w:pPr>
      <w:pStyle w:val="Footer"/>
      <w:pBdr>
        <w:left w:val="none" w:sz="0" w:space="0" w:color="auto"/>
        <w:bottom w:val="none" w:sz="0" w:space="0" w:color="auto"/>
        <w:right w:val="none" w:sz="0" w:space="0" w:color="auto"/>
      </w:pBdr>
      <w:jc w:val="righ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C5140" w14:textId="77777777" w:rsidR="00F41319" w:rsidRDefault="00F41319">
    <w:pPr>
      <w:pBdr>
        <w:top w:val="single" w:sz="4" w:space="1" w:color="auto"/>
        <w:left w:val="single" w:sz="4" w:space="4" w:color="auto"/>
        <w:bottom w:val="single" w:sz="4" w:space="1" w:color="auto"/>
        <w:right w:val="single" w:sz="4" w:space="4" w:color="auto"/>
      </w:pBdr>
      <w:jc w:val="center"/>
    </w:pPr>
    <w:r>
      <w:rPr>
        <w:rFonts w:ascii="Helvetica" w:hAnsi="Helvetica"/>
        <w:b/>
        <w:caps/>
        <w:noProof/>
        <w:color w:val="000000"/>
        <w:sz w:val="14"/>
      </w:rPr>
      <w:fldChar w:fldCharType="begin"/>
    </w:r>
    <w:r>
      <w:rPr>
        <w:rFonts w:ascii="Helvetica" w:hAnsi="Helvetica"/>
        <w:b/>
        <w:caps/>
        <w:noProof/>
        <w:color w:val="000000"/>
        <w:sz w:val="14"/>
      </w:rPr>
      <w:instrText xml:space="preserve"> PAGE </w:instrText>
    </w:r>
    <w:r>
      <w:rPr>
        <w:rFonts w:ascii="Helvetica" w:hAnsi="Helvetica"/>
        <w:b/>
        <w:caps/>
        <w:noProof/>
        <w:color w:val="000000"/>
        <w:sz w:val="14"/>
      </w:rPr>
      <w:fldChar w:fldCharType="separate"/>
    </w:r>
    <w:r>
      <w:rPr>
        <w:rFonts w:ascii="Helvetica" w:hAnsi="Helvetica"/>
        <w:b/>
        <w:caps/>
        <w:noProof/>
        <w:color w:val="000000"/>
        <w:sz w:val="14"/>
      </w:rPr>
      <w:t>I</w:t>
    </w:r>
    <w:r>
      <w:rPr>
        <w:rFonts w:ascii="Helvetica" w:hAnsi="Helvetica"/>
        <w:b/>
        <w:caps/>
        <w:noProof/>
        <w:color w:val="000000"/>
        <w:sz w:val="1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8B5F" w14:textId="77777777" w:rsidR="00F41319" w:rsidRPr="00D86BFD" w:rsidRDefault="00F41319" w:rsidP="000F62FA">
    <w:pPr>
      <w:pBdr>
        <w:top w:val="single" w:sz="4" w:space="1" w:color="auto"/>
      </w:pBdr>
      <w:tabs>
        <w:tab w:val="center" w:pos="3686"/>
      </w:tabs>
      <w:rPr>
        <w:rFonts w:ascii="Arial Narrow" w:hAnsi="Arial Narrow"/>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2</w:t>
    </w:r>
    <w:r w:rsidRPr="00D86BFD">
      <w:rPr>
        <w:rFonts w:ascii="Arial Narrow" w:hAnsi="Arial Narrow"/>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CEE01" w14:textId="77777777" w:rsidR="00F41319" w:rsidRPr="00D86BFD" w:rsidRDefault="00F41319" w:rsidP="000F62FA">
    <w:pPr>
      <w:pStyle w:val="Footer"/>
      <w:pBdr>
        <w:left w:val="none" w:sz="0" w:space="0" w:color="auto"/>
        <w:bottom w:val="none" w:sz="0" w:space="0" w:color="auto"/>
        <w:right w:val="none" w:sz="0" w:space="0" w:color="auto"/>
      </w:pBdr>
      <w:jc w:val="right"/>
      <w:rPr>
        <w:rFonts w:ascii="Arial Narrow" w:hAnsi="Arial Narrow"/>
        <w:b/>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5</w:t>
    </w:r>
    <w:r w:rsidRPr="00D86BFD">
      <w:rPr>
        <w:rFonts w:ascii="Arial Narrow" w:hAnsi="Arial Narrow"/>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675A" w14:textId="77777777" w:rsidR="00F41319" w:rsidRDefault="00F41319">
    <w:r>
      <w:rPr>
        <w:b/>
      </w:rPr>
      <w:tab/>
    </w: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46B6A" w14:textId="77777777" w:rsidR="00D41308" w:rsidRDefault="00D41308" w:rsidP="00B6072A">
      <w:pPr>
        <w:spacing w:line="240" w:lineRule="auto"/>
      </w:pPr>
      <w:r>
        <w:separator/>
      </w:r>
    </w:p>
  </w:footnote>
  <w:footnote w:type="continuationSeparator" w:id="0">
    <w:p w14:paraId="2BECF89D" w14:textId="77777777" w:rsidR="00D41308" w:rsidRDefault="00D41308" w:rsidP="00B607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28654" w14:textId="77777777" w:rsidR="00F41319" w:rsidRDefault="00F41319">
    <w:pPr>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102FF" w14:textId="77777777" w:rsidR="00F41319" w:rsidRDefault="00F41319" w:rsidP="000F62FA">
    <w:pPr>
      <w:pStyle w:val="Header"/>
      <w:pBdr>
        <w:bottom w:val="single" w:sz="4" w:space="2" w:color="auto"/>
      </w:pBdr>
    </w:pPr>
    <w:r>
      <w:t>Title of the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A051" w14:textId="77777777" w:rsidR="00F41319" w:rsidRDefault="00F41319" w:rsidP="000F62FA">
    <w:pPr>
      <w:pStyle w:val="Header"/>
      <w:pBdr>
        <w:bottom w:val="single" w:sz="4" w:space="2" w:color="auto"/>
      </w:pBdr>
    </w:pPr>
    <w:r>
      <w:t>Title of thesi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966DA" w14:textId="77777777" w:rsidR="00F41319" w:rsidRDefault="00F41319">
    <w:pPr>
      <w:jc w:val="center"/>
    </w:pPr>
    <w:r>
      <w:rPr>
        <w:noProof/>
        <w:lang w:val="en-US" w:bidi="hi-IN"/>
      </w:rPr>
      <mc:AlternateContent>
        <mc:Choice Requires="wps">
          <w:drawing>
            <wp:anchor distT="4294967295" distB="4294967295" distL="114300" distR="114300" simplePos="0" relativeHeight="251657728" behindDoc="0" locked="0" layoutInCell="0" allowOverlap="1" wp14:anchorId="09541A96" wp14:editId="7A8C97DF">
              <wp:simplePos x="0" y="0"/>
              <wp:positionH relativeFrom="column">
                <wp:posOffset>-68580</wp:posOffset>
              </wp:positionH>
              <wp:positionV relativeFrom="paragraph">
                <wp:posOffset>274319</wp:posOffset>
              </wp:positionV>
              <wp:extent cx="5852160" cy="0"/>
              <wp:effectExtent l="0" t="0" r="1524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21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4E2697" id="Line 1"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4pt,21.6pt" to="455.4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" o:allowincell="f"/>
          </w:pict>
        </mc:Fallback>
      </mc:AlternateContent>
    </w:r>
    <w:r>
      <w:t>Title of Thes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BF08" w14:textId="77777777" w:rsidR="00F41319" w:rsidRPr="00E04D40" w:rsidRDefault="00F41319" w:rsidP="00E04D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1BFF9" w14:textId="77777777" w:rsidR="00F41319" w:rsidRPr="00761AB0" w:rsidRDefault="00F41319" w:rsidP="00761A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0F45"/>
    <w:multiLevelType w:val="hybridMultilevel"/>
    <w:tmpl w:val="8FC4DE96"/>
    <w:lvl w:ilvl="0" w:tplc="08090001">
      <w:start w:val="1"/>
      <w:numFmt w:val="bullet"/>
      <w:lvlText w:val=""/>
      <w:lvlJc w:val="left"/>
      <w:pPr>
        <w:ind w:left="1569" w:hanging="360"/>
      </w:pPr>
      <w:rPr>
        <w:rFonts w:ascii="Symbol" w:hAnsi="Symbol" w:hint="default"/>
      </w:rPr>
    </w:lvl>
    <w:lvl w:ilvl="1" w:tplc="08090003" w:tentative="1">
      <w:start w:val="1"/>
      <w:numFmt w:val="bullet"/>
      <w:lvlText w:val="o"/>
      <w:lvlJc w:val="left"/>
      <w:pPr>
        <w:ind w:left="2289" w:hanging="360"/>
      </w:pPr>
      <w:rPr>
        <w:rFonts w:ascii="Courier New" w:hAnsi="Courier New" w:cs="Courier New" w:hint="default"/>
      </w:rPr>
    </w:lvl>
    <w:lvl w:ilvl="2" w:tplc="08090005" w:tentative="1">
      <w:start w:val="1"/>
      <w:numFmt w:val="bullet"/>
      <w:lvlText w:val=""/>
      <w:lvlJc w:val="left"/>
      <w:pPr>
        <w:ind w:left="3009" w:hanging="360"/>
      </w:pPr>
      <w:rPr>
        <w:rFonts w:ascii="Wingdings" w:hAnsi="Wingdings" w:hint="default"/>
      </w:rPr>
    </w:lvl>
    <w:lvl w:ilvl="3" w:tplc="08090001" w:tentative="1">
      <w:start w:val="1"/>
      <w:numFmt w:val="bullet"/>
      <w:lvlText w:val=""/>
      <w:lvlJc w:val="left"/>
      <w:pPr>
        <w:ind w:left="3729" w:hanging="360"/>
      </w:pPr>
      <w:rPr>
        <w:rFonts w:ascii="Symbol" w:hAnsi="Symbol" w:hint="default"/>
      </w:rPr>
    </w:lvl>
    <w:lvl w:ilvl="4" w:tplc="08090003" w:tentative="1">
      <w:start w:val="1"/>
      <w:numFmt w:val="bullet"/>
      <w:lvlText w:val="o"/>
      <w:lvlJc w:val="left"/>
      <w:pPr>
        <w:ind w:left="4449" w:hanging="360"/>
      </w:pPr>
      <w:rPr>
        <w:rFonts w:ascii="Courier New" w:hAnsi="Courier New" w:cs="Courier New" w:hint="default"/>
      </w:rPr>
    </w:lvl>
    <w:lvl w:ilvl="5" w:tplc="08090005" w:tentative="1">
      <w:start w:val="1"/>
      <w:numFmt w:val="bullet"/>
      <w:lvlText w:val=""/>
      <w:lvlJc w:val="left"/>
      <w:pPr>
        <w:ind w:left="5169" w:hanging="360"/>
      </w:pPr>
      <w:rPr>
        <w:rFonts w:ascii="Wingdings" w:hAnsi="Wingdings" w:hint="default"/>
      </w:rPr>
    </w:lvl>
    <w:lvl w:ilvl="6" w:tplc="08090001" w:tentative="1">
      <w:start w:val="1"/>
      <w:numFmt w:val="bullet"/>
      <w:lvlText w:val=""/>
      <w:lvlJc w:val="left"/>
      <w:pPr>
        <w:ind w:left="5889" w:hanging="360"/>
      </w:pPr>
      <w:rPr>
        <w:rFonts w:ascii="Symbol" w:hAnsi="Symbol" w:hint="default"/>
      </w:rPr>
    </w:lvl>
    <w:lvl w:ilvl="7" w:tplc="08090003" w:tentative="1">
      <w:start w:val="1"/>
      <w:numFmt w:val="bullet"/>
      <w:lvlText w:val="o"/>
      <w:lvlJc w:val="left"/>
      <w:pPr>
        <w:ind w:left="6609" w:hanging="360"/>
      </w:pPr>
      <w:rPr>
        <w:rFonts w:ascii="Courier New" w:hAnsi="Courier New" w:cs="Courier New" w:hint="default"/>
      </w:rPr>
    </w:lvl>
    <w:lvl w:ilvl="8" w:tplc="08090005" w:tentative="1">
      <w:start w:val="1"/>
      <w:numFmt w:val="bullet"/>
      <w:lvlText w:val=""/>
      <w:lvlJc w:val="left"/>
      <w:pPr>
        <w:ind w:left="7329" w:hanging="360"/>
      </w:pPr>
      <w:rPr>
        <w:rFonts w:ascii="Wingdings" w:hAnsi="Wingdings" w:hint="default"/>
      </w:rPr>
    </w:lvl>
  </w:abstractNum>
  <w:abstractNum w:abstractNumId="1" w15:restartNumberingAfterBreak="0">
    <w:nsid w:val="00BA0179"/>
    <w:multiLevelType w:val="hybridMultilevel"/>
    <w:tmpl w:val="C332E3A8"/>
    <w:lvl w:ilvl="0" w:tplc="F57C59AE">
      <w:start w:val="1"/>
      <w:numFmt w:val="decimal"/>
      <w:lvlText w:val="%1)"/>
      <w:lvlJc w:val="left"/>
      <w:pPr>
        <w:ind w:left="1960" w:hanging="360"/>
      </w:pPr>
      <w:rPr>
        <w:rFonts w:hint="default"/>
      </w:rPr>
    </w:lvl>
    <w:lvl w:ilvl="1" w:tplc="08090019" w:tentative="1">
      <w:start w:val="1"/>
      <w:numFmt w:val="lowerLetter"/>
      <w:lvlText w:val="%2."/>
      <w:lvlJc w:val="left"/>
      <w:pPr>
        <w:ind w:left="2680" w:hanging="360"/>
      </w:pPr>
    </w:lvl>
    <w:lvl w:ilvl="2" w:tplc="0809001B" w:tentative="1">
      <w:start w:val="1"/>
      <w:numFmt w:val="lowerRoman"/>
      <w:lvlText w:val="%3."/>
      <w:lvlJc w:val="right"/>
      <w:pPr>
        <w:ind w:left="3400" w:hanging="180"/>
      </w:pPr>
    </w:lvl>
    <w:lvl w:ilvl="3" w:tplc="0809000F" w:tentative="1">
      <w:start w:val="1"/>
      <w:numFmt w:val="decimal"/>
      <w:lvlText w:val="%4."/>
      <w:lvlJc w:val="left"/>
      <w:pPr>
        <w:ind w:left="4120" w:hanging="360"/>
      </w:pPr>
    </w:lvl>
    <w:lvl w:ilvl="4" w:tplc="08090019" w:tentative="1">
      <w:start w:val="1"/>
      <w:numFmt w:val="lowerLetter"/>
      <w:lvlText w:val="%5."/>
      <w:lvlJc w:val="left"/>
      <w:pPr>
        <w:ind w:left="4840" w:hanging="360"/>
      </w:pPr>
    </w:lvl>
    <w:lvl w:ilvl="5" w:tplc="0809001B" w:tentative="1">
      <w:start w:val="1"/>
      <w:numFmt w:val="lowerRoman"/>
      <w:lvlText w:val="%6."/>
      <w:lvlJc w:val="right"/>
      <w:pPr>
        <w:ind w:left="5560" w:hanging="180"/>
      </w:pPr>
    </w:lvl>
    <w:lvl w:ilvl="6" w:tplc="0809000F" w:tentative="1">
      <w:start w:val="1"/>
      <w:numFmt w:val="decimal"/>
      <w:lvlText w:val="%7."/>
      <w:lvlJc w:val="left"/>
      <w:pPr>
        <w:ind w:left="6280" w:hanging="360"/>
      </w:pPr>
    </w:lvl>
    <w:lvl w:ilvl="7" w:tplc="08090019" w:tentative="1">
      <w:start w:val="1"/>
      <w:numFmt w:val="lowerLetter"/>
      <w:lvlText w:val="%8."/>
      <w:lvlJc w:val="left"/>
      <w:pPr>
        <w:ind w:left="7000" w:hanging="360"/>
      </w:pPr>
    </w:lvl>
    <w:lvl w:ilvl="8" w:tplc="0809001B" w:tentative="1">
      <w:start w:val="1"/>
      <w:numFmt w:val="lowerRoman"/>
      <w:lvlText w:val="%9."/>
      <w:lvlJc w:val="right"/>
      <w:pPr>
        <w:ind w:left="7720" w:hanging="180"/>
      </w:pPr>
    </w:lvl>
  </w:abstractNum>
  <w:abstractNum w:abstractNumId="2" w15:restartNumberingAfterBreak="0">
    <w:nsid w:val="11C1543A"/>
    <w:multiLevelType w:val="hybridMultilevel"/>
    <w:tmpl w:val="056EA8CE"/>
    <w:lvl w:ilvl="0" w:tplc="0809001B">
      <w:start w:val="1"/>
      <w:numFmt w:val="lowerRoman"/>
      <w:lvlText w:val="%1."/>
      <w:lvlJc w:val="right"/>
      <w:pPr>
        <w:ind w:left="1514" w:hanging="360"/>
      </w:pPr>
    </w:lvl>
    <w:lvl w:ilvl="1" w:tplc="08090019" w:tentative="1">
      <w:start w:val="1"/>
      <w:numFmt w:val="lowerLetter"/>
      <w:lvlText w:val="%2."/>
      <w:lvlJc w:val="left"/>
      <w:pPr>
        <w:ind w:left="2234" w:hanging="360"/>
      </w:pPr>
    </w:lvl>
    <w:lvl w:ilvl="2" w:tplc="0809001B">
      <w:start w:val="1"/>
      <w:numFmt w:val="lowerRoman"/>
      <w:lvlText w:val="%3."/>
      <w:lvlJc w:val="right"/>
      <w:pPr>
        <w:ind w:left="2954" w:hanging="180"/>
      </w:pPr>
    </w:lvl>
    <w:lvl w:ilvl="3" w:tplc="0809000F" w:tentative="1">
      <w:start w:val="1"/>
      <w:numFmt w:val="decimal"/>
      <w:lvlText w:val="%4."/>
      <w:lvlJc w:val="left"/>
      <w:pPr>
        <w:ind w:left="3674" w:hanging="360"/>
      </w:pPr>
    </w:lvl>
    <w:lvl w:ilvl="4" w:tplc="08090019" w:tentative="1">
      <w:start w:val="1"/>
      <w:numFmt w:val="lowerLetter"/>
      <w:lvlText w:val="%5."/>
      <w:lvlJc w:val="left"/>
      <w:pPr>
        <w:ind w:left="4394" w:hanging="360"/>
      </w:pPr>
    </w:lvl>
    <w:lvl w:ilvl="5" w:tplc="0809001B" w:tentative="1">
      <w:start w:val="1"/>
      <w:numFmt w:val="lowerRoman"/>
      <w:lvlText w:val="%6."/>
      <w:lvlJc w:val="right"/>
      <w:pPr>
        <w:ind w:left="5114" w:hanging="180"/>
      </w:pPr>
    </w:lvl>
    <w:lvl w:ilvl="6" w:tplc="0809000F" w:tentative="1">
      <w:start w:val="1"/>
      <w:numFmt w:val="decimal"/>
      <w:lvlText w:val="%7."/>
      <w:lvlJc w:val="left"/>
      <w:pPr>
        <w:ind w:left="5834" w:hanging="360"/>
      </w:pPr>
    </w:lvl>
    <w:lvl w:ilvl="7" w:tplc="08090019" w:tentative="1">
      <w:start w:val="1"/>
      <w:numFmt w:val="lowerLetter"/>
      <w:lvlText w:val="%8."/>
      <w:lvlJc w:val="left"/>
      <w:pPr>
        <w:ind w:left="6554" w:hanging="360"/>
      </w:pPr>
    </w:lvl>
    <w:lvl w:ilvl="8" w:tplc="0809001B" w:tentative="1">
      <w:start w:val="1"/>
      <w:numFmt w:val="lowerRoman"/>
      <w:lvlText w:val="%9."/>
      <w:lvlJc w:val="right"/>
      <w:pPr>
        <w:ind w:left="7274" w:hanging="180"/>
      </w:pPr>
    </w:lvl>
  </w:abstractNum>
  <w:abstractNum w:abstractNumId="3" w15:restartNumberingAfterBreak="0">
    <w:nsid w:val="169A5224"/>
    <w:multiLevelType w:val="hybridMultilevel"/>
    <w:tmpl w:val="E500DE8A"/>
    <w:lvl w:ilvl="0" w:tplc="080058FC">
      <w:start w:val="1"/>
      <w:numFmt w:val="bullet"/>
      <w:lvlText w:val="•"/>
      <w:lvlJc w:val="left"/>
      <w:pPr>
        <w:tabs>
          <w:tab w:val="num" w:pos="720"/>
        </w:tabs>
        <w:ind w:left="720" w:hanging="360"/>
      </w:pPr>
      <w:rPr>
        <w:rFonts w:ascii="Arial" w:hAnsi="Arial" w:hint="default"/>
      </w:rPr>
    </w:lvl>
    <w:lvl w:ilvl="1" w:tplc="2892C960" w:tentative="1">
      <w:start w:val="1"/>
      <w:numFmt w:val="bullet"/>
      <w:lvlText w:val="•"/>
      <w:lvlJc w:val="left"/>
      <w:pPr>
        <w:tabs>
          <w:tab w:val="num" w:pos="1440"/>
        </w:tabs>
        <w:ind w:left="1440" w:hanging="360"/>
      </w:pPr>
      <w:rPr>
        <w:rFonts w:ascii="Arial" w:hAnsi="Arial" w:hint="default"/>
      </w:rPr>
    </w:lvl>
    <w:lvl w:ilvl="2" w:tplc="142A100A">
      <w:start w:val="1"/>
      <w:numFmt w:val="bullet"/>
      <w:lvlText w:val="•"/>
      <w:lvlJc w:val="left"/>
      <w:pPr>
        <w:tabs>
          <w:tab w:val="num" w:pos="2160"/>
        </w:tabs>
        <w:ind w:left="2160" w:hanging="360"/>
      </w:pPr>
      <w:rPr>
        <w:rFonts w:ascii="Arial" w:hAnsi="Arial" w:hint="default"/>
      </w:rPr>
    </w:lvl>
    <w:lvl w:ilvl="3" w:tplc="A84E6508" w:tentative="1">
      <w:start w:val="1"/>
      <w:numFmt w:val="bullet"/>
      <w:lvlText w:val="•"/>
      <w:lvlJc w:val="left"/>
      <w:pPr>
        <w:tabs>
          <w:tab w:val="num" w:pos="2880"/>
        </w:tabs>
        <w:ind w:left="2880" w:hanging="360"/>
      </w:pPr>
      <w:rPr>
        <w:rFonts w:ascii="Arial" w:hAnsi="Arial" w:hint="default"/>
      </w:rPr>
    </w:lvl>
    <w:lvl w:ilvl="4" w:tplc="437E877A" w:tentative="1">
      <w:start w:val="1"/>
      <w:numFmt w:val="bullet"/>
      <w:lvlText w:val="•"/>
      <w:lvlJc w:val="left"/>
      <w:pPr>
        <w:tabs>
          <w:tab w:val="num" w:pos="3600"/>
        </w:tabs>
        <w:ind w:left="3600" w:hanging="360"/>
      </w:pPr>
      <w:rPr>
        <w:rFonts w:ascii="Arial" w:hAnsi="Arial" w:hint="default"/>
      </w:rPr>
    </w:lvl>
    <w:lvl w:ilvl="5" w:tplc="CE68E70E" w:tentative="1">
      <w:start w:val="1"/>
      <w:numFmt w:val="bullet"/>
      <w:lvlText w:val="•"/>
      <w:lvlJc w:val="left"/>
      <w:pPr>
        <w:tabs>
          <w:tab w:val="num" w:pos="4320"/>
        </w:tabs>
        <w:ind w:left="4320" w:hanging="360"/>
      </w:pPr>
      <w:rPr>
        <w:rFonts w:ascii="Arial" w:hAnsi="Arial" w:hint="default"/>
      </w:rPr>
    </w:lvl>
    <w:lvl w:ilvl="6" w:tplc="91E0E200" w:tentative="1">
      <w:start w:val="1"/>
      <w:numFmt w:val="bullet"/>
      <w:lvlText w:val="•"/>
      <w:lvlJc w:val="left"/>
      <w:pPr>
        <w:tabs>
          <w:tab w:val="num" w:pos="5040"/>
        </w:tabs>
        <w:ind w:left="5040" w:hanging="360"/>
      </w:pPr>
      <w:rPr>
        <w:rFonts w:ascii="Arial" w:hAnsi="Arial" w:hint="default"/>
      </w:rPr>
    </w:lvl>
    <w:lvl w:ilvl="7" w:tplc="992EE89E" w:tentative="1">
      <w:start w:val="1"/>
      <w:numFmt w:val="bullet"/>
      <w:lvlText w:val="•"/>
      <w:lvlJc w:val="left"/>
      <w:pPr>
        <w:tabs>
          <w:tab w:val="num" w:pos="5760"/>
        </w:tabs>
        <w:ind w:left="5760" w:hanging="360"/>
      </w:pPr>
      <w:rPr>
        <w:rFonts w:ascii="Arial" w:hAnsi="Arial" w:hint="default"/>
      </w:rPr>
    </w:lvl>
    <w:lvl w:ilvl="8" w:tplc="9E98C7F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B2C0A78"/>
    <w:multiLevelType w:val="multilevel"/>
    <w:tmpl w:val="04E04A9E"/>
    <w:lvl w:ilvl="0">
      <w:start w:val="1"/>
      <w:numFmt w:val="decimal"/>
      <w:pStyle w:val="Heading1"/>
      <w:lvlText w:val="%1."/>
      <w:lvlJc w:val="left"/>
      <w:pPr>
        <w:tabs>
          <w:tab w:val="num" w:pos="680"/>
        </w:tabs>
        <w:ind w:left="680" w:hanging="680"/>
      </w:pPr>
      <w:rPr>
        <w:rFonts w:hint="default"/>
      </w:rPr>
    </w:lvl>
    <w:lvl w:ilvl="1">
      <w:start w:val="1"/>
      <w:numFmt w:val="decimal"/>
      <w:pStyle w:val="Heading2"/>
      <w:lvlText w:val="%1.%2."/>
      <w:lvlJc w:val="left"/>
      <w:pPr>
        <w:tabs>
          <w:tab w:val="num" w:pos="1080"/>
        </w:tabs>
        <w:ind w:left="680" w:hanging="680"/>
      </w:pPr>
      <w:rPr>
        <w:rFonts w:hint="default"/>
      </w:rPr>
    </w:lvl>
    <w:lvl w:ilvl="2">
      <w:start w:val="1"/>
      <w:numFmt w:val="decimal"/>
      <w:pStyle w:val="Heading3"/>
      <w:lvlText w:val="%1.%2.%3."/>
      <w:lvlJc w:val="left"/>
      <w:pPr>
        <w:tabs>
          <w:tab w:val="num" w:pos="1440"/>
        </w:tabs>
        <w:ind w:left="680" w:hanging="680"/>
      </w:pPr>
      <w:rPr>
        <w:rFonts w:hint="default"/>
      </w:rPr>
    </w:lvl>
    <w:lvl w:ilvl="3">
      <w:start w:val="1"/>
      <w:numFmt w:val="decimal"/>
      <w:pStyle w:val="Heading4"/>
      <w:lvlText w:val="%1.%2.%3.%4."/>
      <w:lvlJc w:val="left"/>
      <w:pPr>
        <w:tabs>
          <w:tab w:val="num" w:pos="1800"/>
        </w:tabs>
        <w:ind w:left="794" w:hanging="794"/>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27594ABF"/>
    <w:multiLevelType w:val="hybridMultilevel"/>
    <w:tmpl w:val="9AF2D92A"/>
    <w:lvl w:ilvl="0" w:tplc="08090001">
      <w:start w:val="1"/>
      <w:numFmt w:val="bullet"/>
      <w:lvlText w:val=""/>
      <w:lvlJc w:val="left"/>
      <w:pPr>
        <w:ind w:left="1514" w:hanging="360"/>
      </w:pPr>
      <w:rPr>
        <w:rFonts w:ascii="Symbol" w:hAnsi="Symbol" w:hint="default"/>
      </w:rPr>
    </w:lvl>
    <w:lvl w:ilvl="1" w:tplc="08090003" w:tentative="1">
      <w:start w:val="1"/>
      <w:numFmt w:val="bullet"/>
      <w:lvlText w:val="o"/>
      <w:lvlJc w:val="left"/>
      <w:pPr>
        <w:ind w:left="2234" w:hanging="360"/>
      </w:pPr>
      <w:rPr>
        <w:rFonts w:ascii="Courier New" w:hAnsi="Courier New" w:cs="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cs="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cs="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6" w15:restartNumberingAfterBreak="0">
    <w:nsid w:val="39524941"/>
    <w:multiLevelType w:val="hybridMultilevel"/>
    <w:tmpl w:val="F288EA34"/>
    <w:lvl w:ilvl="0" w:tplc="7FA2CF92">
      <w:start w:val="1"/>
      <w:numFmt w:val="bullet"/>
      <w:lvlText w:val="•"/>
      <w:lvlJc w:val="left"/>
      <w:pPr>
        <w:tabs>
          <w:tab w:val="num" w:pos="720"/>
        </w:tabs>
        <w:ind w:left="720" w:hanging="360"/>
      </w:pPr>
      <w:rPr>
        <w:rFonts w:ascii="Arial" w:hAnsi="Arial" w:hint="default"/>
      </w:rPr>
    </w:lvl>
    <w:lvl w:ilvl="1" w:tplc="97D2F69E" w:tentative="1">
      <w:start w:val="1"/>
      <w:numFmt w:val="bullet"/>
      <w:lvlText w:val="•"/>
      <w:lvlJc w:val="left"/>
      <w:pPr>
        <w:tabs>
          <w:tab w:val="num" w:pos="1440"/>
        </w:tabs>
        <w:ind w:left="1440" w:hanging="360"/>
      </w:pPr>
      <w:rPr>
        <w:rFonts w:ascii="Arial" w:hAnsi="Arial" w:hint="default"/>
      </w:rPr>
    </w:lvl>
    <w:lvl w:ilvl="2" w:tplc="C4A09F7E">
      <w:start w:val="1"/>
      <w:numFmt w:val="bullet"/>
      <w:lvlText w:val="•"/>
      <w:lvlJc w:val="left"/>
      <w:pPr>
        <w:tabs>
          <w:tab w:val="num" w:pos="2160"/>
        </w:tabs>
        <w:ind w:left="2160" w:hanging="360"/>
      </w:pPr>
      <w:rPr>
        <w:rFonts w:ascii="Arial" w:hAnsi="Arial" w:hint="default"/>
      </w:rPr>
    </w:lvl>
    <w:lvl w:ilvl="3" w:tplc="2B5E0A10" w:tentative="1">
      <w:start w:val="1"/>
      <w:numFmt w:val="bullet"/>
      <w:lvlText w:val="•"/>
      <w:lvlJc w:val="left"/>
      <w:pPr>
        <w:tabs>
          <w:tab w:val="num" w:pos="2880"/>
        </w:tabs>
        <w:ind w:left="2880" w:hanging="360"/>
      </w:pPr>
      <w:rPr>
        <w:rFonts w:ascii="Arial" w:hAnsi="Arial" w:hint="default"/>
      </w:rPr>
    </w:lvl>
    <w:lvl w:ilvl="4" w:tplc="6D1665FA" w:tentative="1">
      <w:start w:val="1"/>
      <w:numFmt w:val="bullet"/>
      <w:lvlText w:val="•"/>
      <w:lvlJc w:val="left"/>
      <w:pPr>
        <w:tabs>
          <w:tab w:val="num" w:pos="3600"/>
        </w:tabs>
        <w:ind w:left="3600" w:hanging="360"/>
      </w:pPr>
      <w:rPr>
        <w:rFonts w:ascii="Arial" w:hAnsi="Arial" w:hint="default"/>
      </w:rPr>
    </w:lvl>
    <w:lvl w:ilvl="5" w:tplc="96F6EACE" w:tentative="1">
      <w:start w:val="1"/>
      <w:numFmt w:val="bullet"/>
      <w:lvlText w:val="•"/>
      <w:lvlJc w:val="left"/>
      <w:pPr>
        <w:tabs>
          <w:tab w:val="num" w:pos="4320"/>
        </w:tabs>
        <w:ind w:left="4320" w:hanging="360"/>
      </w:pPr>
      <w:rPr>
        <w:rFonts w:ascii="Arial" w:hAnsi="Arial" w:hint="default"/>
      </w:rPr>
    </w:lvl>
    <w:lvl w:ilvl="6" w:tplc="75C8FA62" w:tentative="1">
      <w:start w:val="1"/>
      <w:numFmt w:val="bullet"/>
      <w:lvlText w:val="•"/>
      <w:lvlJc w:val="left"/>
      <w:pPr>
        <w:tabs>
          <w:tab w:val="num" w:pos="5040"/>
        </w:tabs>
        <w:ind w:left="5040" w:hanging="360"/>
      </w:pPr>
      <w:rPr>
        <w:rFonts w:ascii="Arial" w:hAnsi="Arial" w:hint="default"/>
      </w:rPr>
    </w:lvl>
    <w:lvl w:ilvl="7" w:tplc="15C0D972" w:tentative="1">
      <w:start w:val="1"/>
      <w:numFmt w:val="bullet"/>
      <w:lvlText w:val="•"/>
      <w:lvlJc w:val="left"/>
      <w:pPr>
        <w:tabs>
          <w:tab w:val="num" w:pos="5760"/>
        </w:tabs>
        <w:ind w:left="5760" w:hanging="360"/>
      </w:pPr>
      <w:rPr>
        <w:rFonts w:ascii="Arial" w:hAnsi="Arial" w:hint="default"/>
      </w:rPr>
    </w:lvl>
    <w:lvl w:ilvl="8" w:tplc="8798531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A3D63DA"/>
    <w:multiLevelType w:val="hybridMultilevel"/>
    <w:tmpl w:val="CCBCFFE4"/>
    <w:lvl w:ilvl="0" w:tplc="8C16ADFC">
      <w:numFmt w:val="bullet"/>
      <w:lvlText w:val="•"/>
      <w:lvlJc w:val="left"/>
      <w:pPr>
        <w:tabs>
          <w:tab w:val="num" w:pos="2234"/>
        </w:tabs>
        <w:ind w:left="2234" w:hanging="360"/>
      </w:pPr>
      <w:rPr>
        <w:rFonts w:ascii="Arial" w:hAnsi="Arial" w:hint="default"/>
      </w:rPr>
    </w:lvl>
    <w:lvl w:ilvl="1" w:tplc="08090003">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8" w15:restartNumberingAfterBreak="0">
    <w:nsid w:val="42480E71"/>
    <w:multiLevelType w:val="hybridMultilevel"/>
    <w:tmpl w:val="76A8ACB8"/>
    <w:lvl w:ilvl="0" w:tplc="08090001">
      <w:start w:val="1"/>
      <w:numFmt w:val="bullet"/>
      <w:lvlText w:val=""/>
      <w:lvlJc w:val="left"/>
      <w:pPr>
        <w:ind w:left="1514" w:hanging="360"/>
      </w:pPr>
      <w:rPr>
        <w:rFonts w:ascii="Symbol" w:hAnsi="Symbol" w:hint="default"/>
      </w:rPr>
    </w:lvl>
    <w:lvl w:ilvl="1" w:tplc="08090003" w:tentative="1">
      <w:start w:val="1"/>
      <w:numFmt w:val="bullet"/>
      <w:lvlText w:val="o"/>
      <w:lvlJc w:val="left"/>
      <w:pPr>
        <w:ind w:left="2234" w:hanging="360"/>
      </w:pPr>
      <w:rPr>
        <w:rFonts w:ascii="Courier New" w:hAnsi="Courier New" w:cs="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cs="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cs="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9" w15:restartNumberingAfterBreak="0">
    <w:nsid w:val="59956F51"/>
    <w:multiLevelType w:val="hybridMultilevel"/>
    <w:tmpl w:val="433E3476"/>
    <w:lvl w:ilvl="0" w:tplc="A82C3084">
      <w:start w:val="1"/>
      <w:numFmt w:val="bullet"/>
      <w:lvlText w:val="•"/>
      <w:lvlJc w:val="left"/>
      <w:pPr>
        <w:tabs>
          <w:tab w:val="num" w:pos="1154"/>
        </w:tabs>
        <w:ind w:left="1154" w:hanging="360"/>
      </w:pPr>
      <w:rPr>
        <w:rFonts w:ascii="Arial" w:hAnsi="Arial" w:hint="default"/>
      </w:rPr>
    </w:lvl>
    <w:lvl w:ilvl="1" w:tplc="8C16ADFC">
      <w:numFmt w:val="bullet"/>
      <w:lvlText w:val="•"/>
      <w:lvlJc w:val="left"/>
      <w:pPr>
        <w:tabs>
          <w:tab w:val="num" w:pos="1874"/>
        </w:tabs>
        <w:ind w:left="1874" w:hanging="360"/>
      </w:pPr>
      <w:rPr>
        <w:rFonts w:ascii="Arial" w:hAnsi="Arial" w:hint="default"/>
      </w:rPr>
    </w:lvl>
    <w:lvl w:ilvl="2" w:tplc="2FD446C6" w:tentative="1">
      <w:start w:val="1"/>
      <w:numFmt w:val="bullet"/>
      <w:lvlText w:val="•"/>
      <w:lvlJc w:val="left"/>
      <w:pPr>
        <w:tabs>
          <w:tab w:val="num" w:pos="2594"/>
        </w:tabs>
        <w:ind w:left="2594" w:hanging="360"/>
      </w:pPr>
      <w:rPr>
        <w:rFonts w:ascii="Arial" w:hAnsi="Arial" w:hint="default"/>
      </w:rPr>
    </w:lvl>
    <w:lvl w:ilvl="3" w:tplc="B13CF496" w:tentative="1">
      <w:start w:val="1"/>
      <w:numFmt w:val="bullet"/>
      <w:lvlText w:val="•"/>
      <w:lvlJc w:val="left"/>
      <w:pPr>
        <w:tabs>
          <w:tab w:val="num" w:pos="3314"/>
        </w:tabs>
        <w:ind w:left="3314" w:hanging="360"/>
      </w:pPr>
      <w:rPr>
        <w:rFonts w:ascii="Arial" w:hAnsi="Arial" w:hint="default"/>
      </w:rPr>
    </w:lvl>
    <w:lvl w:ilvl="4" w:tplc="DECCF1CA" w:tentative="1">
      <w:start w:val="1"/>
      <w:numFmt w:val="bullet"/>
      <w:lvlText w:val="•"/>
      <w:lvlJc w:val="left"/>
      <w:pPr>
        <w:tabs>
          <w:tab w:val="num" w:pos="4034"/>
        </w:tabs>
        <w:ind w:left="4034" w:hanging="360"/>
      </w:pPr>
      <w:rPr>
        <w:rFonts w:ascii="Arial" w:hAnsi="Arial" w:hint="default"/>
      </w:rPr>
    </w:lvl>
    <w:lvl w:ilvl="5" w:tplc="624C7730" w:tentative="1">
      <w:start w:val="1"/>
      <w:numFmt w:val="bullet"/>
      <w:lvlText w:val="•"/>
      <w:lvlJc w:val="left"/>
      <w:pPr>
        <w:tabs>
          <w:tab w:val="num" w:pos="4754"/>
        </w:tabs>
        <w:ind w:left="4754" w:hanging="360"/>
      </w:pPr>
      <w:rPr>
        <w:rFonts w:ascii="Arial" w:hAnsi="Arial" w:hint="default"/>
      </w:rPr>
    </w:lvl>
    <w:lvl w:ilvl="6" w:tplc="F35009F2" w:tentative="1">
      <w:start w:val="1"/>
      <w:numFmt w:val="bullet"/>
      <w:lvlText w:val="•"/>
      <w:lvlJc w:val="left"/>
      <w:pPr>
        <w:tabs>
          <w:tab w:val="num" w:pos="5474"/>
        </w:tabs>
        <w:ind w:left="5474" w:hanging="360"/>
      </w:pPr>
      <w:rPr>
        <w:rFonts w:ascii="Arial" w:hAnsi="Arial" w:hint="default"/>
      </w:rPr>
    </w:lvl>
    <w:lvl w:ilvl="7" w:tplc="E09AEE4C" w:tentative="1">
      <w:start w:val="1"/>
      <w:numFmt w:val="bullet"/>
      <w:lvlText w:val="•"/>
      <w:lvlJc w:val="left"/>
      <w:pPr>
        <w:tabs>
          <w:tab w:val="num" w:pos="6194"/>
        </w:tabs>
        <w:ind w:left="6194" w:hanging="360"/>
      </w:pPr>
      <w:rPr>
        <w:rFonts w:ascii="Arial" w:hAnsi="Arial" w:hint="default"/>
      </w:rPr>
    </w:lvl>
    <w:lvl w:ilvl="8" w:tplc="97C6ED82" w:tentative="1">
      <w:start w:val="1"/>
      <w:numFmt w:val="bullet"/>
      <w:lvlText w:val="•"/>
      <w:lvlJc w:val="left"/>
      <w:pPr>
        <w:tabs>
          <w:tab w:val="num" w:pos="6914"/>
        </w:tabs>
        <w:ind w:left="6914" w:hanging="360"/>
      </w:pPr>
      <w:rPr>
        <w:rFonts w:ascii="Arial" w:hAnsi="Arial" w:hint="default"/>
      </w:rPr>
    </w:lvl>
  </w:abstractNum>
  <w:abstractNum w:abstractNumId="10" w15:restartNumberingAfterBreak="0">
    <w:nsid w:val="74C85EA2"/>
    <w:multiLevelType w:val="hybridMultilevel"/>
    <w:tmpl w:val="81261174"/>
    <w:lvl w:ilvl="0" w:tplc="8C16ADFC">
      <w:numFmt w:val="bullet"/>
      <w:lvlText w:val="•"/>
      <w:lvlJc w:val="left"/>
      <w:pPr>
        <w:ind w:left="1494" w:hanging="360"/>
      </w:pPr>
      <w:rPr>
        <w:rFonts w:ascii="Arial" w:hAnsi="Arial" w:hint="default"/>
      </w:rPr>
    </w:lvl>
    <w:lvl w:ilvl="1" w:tplc="08090003" w:tentative="1">
      <w:start w:val="1"/>
      <w:numFmt w:val="bullet"/>
      <w:lvlText w:val="o"/>
      <w:lvlJc w:val="left"/>
      <w:pPr>
        <w:ind w:left="2214" w:hanging="360"/>
      </w:pPr>
      <w:rPr>
        <w:rFonts w:ascii="Courier New" w:hAnsi="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7DF91CBF"/>
    <w:multiLevelType w:val="hybridMultilevel"/>
    <w:tmpl w:val="0C6E2D78"/>
    <w:lvl w:ilvl="0" w:tplc="8C16ADFC">
      <w:numFmt w:val="bullet"/>
      <w:lvlText w:val="•"/>
      <w:lvlJc w:val="left"/>
      <w:pPr>
        <w:ind w:left="1514" w:hanging="360"/>
      </w:pPr>
      <w:rPr>
        <w:rFonts w:ascii="Arial" w:hAnsi="Arial" w:hint="default"/>
      </w:rPr>
    </w:lvl>
    <w:lvl w:ilvl="1" w:tplc="08090003" w:tentative="1">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num w:numId="1" w16cid:durableId="1303998779">
    <w:abstractNumId w:val="4"/>
  </w:num>
  <w:num w:numId="2" w16cid:durableId="1605765190">
    <w:abstractNumId w:val="2"/>
  </w:num>
  <w:num w:numId="3" w16cid:durableId="1635989570">
    <w:abstractNumId w:val="6"/>
  </w:num>
  <w:num w:numId="4" w16cid:durableId="563682816">
    <w:abstractNumId w:val="3"/>
  </w:num>
  <w:num w:numId="5" w16cid:durableId="1916085176">
    <w:abstractNumId w:val="9"/>
  </w:num>
  <w:num w:numId="6" w16cid:durableId="1229992954">
    <w:abstractNumId w:val="7"/>
  </w:num>
  <w:num w:numId="7" w16cid:durableId="1555047809">
    <w:abstractNumId w:val="10"/>
  </w:num>
  <w:num w:numId="8" w16cid:durableId="883954728">
    <w:abstractNumId w:val="11"/>
  </w:num>
  <w:num w:numId="9" w16cid:durableId="1635453152">
    <w:abstractNumId w:val="5"/>
  </w:num>
  <w:num w:numId="10" w16cid:durableId="292247459">
    <w:abstractNumId w:val="8"/>
  </w:num>
  <w:num w:numId="11" w16cid:durableId="916743140">
    <w:abstractNumId w:val="0"/>
  </w:num>
  <w:num w:numId="12" w16cid:durableId="19706968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4B96"/>
    <w:rsid w:val="00012ED3"/>
    <w:rsid w:val="00016205"/>
    <w:rsid w:val="0001651F"/>
    <w:rsid w:val="00020D9E"/>
    <w:rsid w:val="00032B36"/>
    <w:rsid w:val="00044C5E"/>
    <w:rsid w:val="00064E58"/>
    <w:rsid w:val="000875A8"/>
    <w:rsid w:val="0009247E"/>
    <w:rsid w:val="000970F4"/>
    <w:rsid w:val="000C6A1D"/>
    <w:rsid w:val="000D08BC"/>
    <w:rsid w:val="000D3153"/>
    <w:rsid w:val="000E7999"/>
    <w:rsid w:val="000F4B96"/>
    <w:rsid w:val="000F62FA"/>
    <w:rsid w:val="000F68A6"/>
    <w:rsid w:val="00100FBA"/>
    <w:rsid w:val="00115C77"/>
    <w:rsid w:val="00162F93"/>
    <w:rsid w:val="00170C98"/>
    <w:rsid w:val="001779C5"/>
    <w:rsid w:val="001B25CA"/>
    <w:rsid w:val="001D603A"/>
    <w:rsid w:val="001E5494"/>
    <w:rsid w:val="001F32C1"/>
    <w:rsid w:val="0022418E"/>
    <w:rsid w:val="00232713"/>
    <w:rsid w:val="00234277"/>
    <w:rsid w:val="00243A6B"/>
    <w:rsid w:val="00243DBB"/>
    <w:rsid w:val="00244707"/>
    <w:rsid w:val="002451D0"/>
    <w:rsid w:val="00255EC7"/>
    <w:rsid w:val="00255F06"/>
    <w:rsid w:val="00265A38"/>
    <w:rsid w:val="00294BA6"/>
    <w:rsid w:val="002A1AA1"/>
    <w:rsid w:val="002B6A87"/>
    <w:rsid w:val="002C0F1D"/>
    <w:rsid w:val="002C2CF7"/>
    <w:rsid w:val="002D1093"/>
    <w:rsid w:val="002D5535"/>
    <w:rsid w:val="002E5251"/>
    <w:rsid w:val="00305A7C"/>
    <w:rsid w:val="00314D46"/>
    <w:rsid w:val="00320B08"/>
    <w:rsid w:val="00335A0D"/>
    <w:rsid w:val="00336578"/>
    <w:rsid w:val="00344514"/>
    <w:rsid w:val="00365F89"/>
    <w:rsid w:val="00380CF7"/>
    <w:rsid w:val="003B4BF1"/>
    <w:rsid w:val="003D0308"/>
    <w:rsid w:val="003D6A12"/>
    <w:rsid w:val="003D6F3F"/>
    <w:rsid w:val="003E7286"/>
    <w:rsid w:val="003E7F7E"/>
    <w:rsid w:val="003F0146"/>
    <w:rsid w:val="003F01C3"/>
    <w:rsid w:val="003F3099"/>
    <w:rsid w:val="00421D6F"/>
    <w:rsid w:val="0042415D"/>
    <w:rsid w:val="00432E4B"/>
    <w:rsid w:val="0043432F"/>
    <w:rsid w:val="0044409A"/>
    <w:rsid w:val="00444DF4"/>
    <w:rsid w:val="00466FCC"/>
    <w:rsid w:val="004A17A9"/>
    <w:rsid w:val="004A357C"/>
    <w:rsid w:val="004B3020"/>
    <w:rsid w:val="004B553A"/>
    <w:rsid w:val="004D1D40"/>
    <w:rsid w:val="004E380B"/>
    <w:rsid w:val="004F5C75"/>
    <w:rsid w:val="005050AF"/>
    <w:rsid w:val="00515719"/>
    <w:rsid w:val="00516357"/>
    <w:rsid w:val="00517E76"/>
    <w:rsid w:val="005261D0"/>
    <w:rsid w:val="00532F5D"/>
    <w:rsid w:val="0053387E"/>
    <w:rsid w:val="005441B8"/>
    <w:rsid w:val="005446B9"/>
    <w:rsid w:val="005500EE"/>
    <w:rsid w:val="00561F98"/>
    <w:rsid w:val="00570CF7"/>
    <w:rsid w:val="0057197B"/>
    <w:rsid w:val="00577EA5"/>
    <w:rsid w:val="005A51A8"/>
    <w:rsid w:val="005D00DA"/>
    <w:rsid w:val="005E2571"/>
    <w:rsid w:val="005E5195"/>
    <w:rsid w:val="005F1755"/>
    <w:rsid w:val="005F1D8C"/>
    <w:rsid w:val="005F7D9F"/>
    <w:rsid w:val="00605F8E"/>
    <w:rsid w:val="006414C5"/>
    <w:rsid w:val="006435F8"/>
    <w:rsid w:val="00671964"/>
    <w:rsid w:val="00680761"/>
    <w:rsid w:val="0068722F"/>
    <w:rsid w:val="00697F09"/>
    <w:rsid w:val="006A632F"/>
    <w:rsid w:val="006B2DC1"/>
    <w:rsid w:val="006C7889"/>
    <w:rsid w:val="006D3AA8"/>
    <w:rsid w:val="006D4A3A"/>
    <w:rsid w:val="006D74F4"/>
    <w:rsid w:val="0070192F"/>
    <w:rsid w:val="00704817"/>
    <w:rsid w:val="00724616"/>
    <w:rsid w:val="0074217B"/>
    <w:rsid w:val="007424B1"/>
    <w:rsid w:val="00755B0C"/>
    <w:rsid w:val="0075705B"/>
    <w:rsid w:val="00761AB0"/>
    <w:rsid w:val="00765D9C"/>
    <w:rsid w:val="007740C7"/>
    <w:rsid w:val="00775444"/>
    <w:rsid w:val="00776B67"/>
    <w:rsid w:val="00793935"/>
    <w:rsid w:val="007B261E"/>
    <w:rsid w:val="007B7EE1"/>
    <w:rsid w:val="007D6913"/>
    <w:rsid w:val="007F7FEF"/>
    <w:rsid w:val="0080653D"/>
    <w:rsid w:val="00837B0D"/>
    <w:rsid w:val="00845E04"/>
    <w:rsid w:val="008463C5"/>
    <w:rsid w:val="00857B2A"/>
    <w:rsid w:val="008739DA"/>
    <w:rsid w:val="00891C28"/>
    <w:rsid w:val="008B7CB6"/>
    <w:rsid w:val="008C7C13"/>
    <w:rsid w:val="008F7836"/>
    <w:rsid w:val="009159F7"/>
    <w:rsid w:val="00923AAB"/>
    <w:rsid w:val="00953F66"/>
    <w:rsid w:val="00962CBE"/>
    <w:rsid w:val="00965079"/>
    <w:rsid w:val="00967042"/>
    <w:rsid w:val="00973373"/>
    <w:rsid w:val="009761BC"/>
    <w:rsid w:val="00984C6A"/>
    <w:rsid w:val="00995D84"/>
    <w:rsid w:val="00996DE6"/>
    <w:rsid w:val="009A2B74"/>
    <w:rsid w:val="009D1F05"/>
    <w:rsid w:val="009D249E"/>
    <w:rsid w:val="009D4BA9"/>
    <w:rsid w:val="00A354CB"/>
    <w:rsid w:val="00A4745A"/>
    <w:rsid w:val="00A72A85"/>
    <w:rsid w:val="00A75633"/>
    <w:rsid w:val="00A82EDD"/>
    <w:rsid w:val="00A93605"/>
    <w:rsid w:val="00AA0B1E"/>
    <w:rsid w:val="00AA1891"/>
    <w:rsid w:val="00AA1F31"/>
    <w:rsid w:val="00AC4084"/>
    <w:rsid w:val="00AD1EAB"/>
    <w:rsid w:val="00AE4F46"/>
    <w:rsid w:val="00AE6113"/>
    <w:rsid w:val="00B12F22"/>
    <w:rsid w:val="00B2004A"/>
    <w:rsid w:val="00B21BEE"/>
    <w:rsid w:val="00B35ECB"/>
    <w:rsid w:val="00B45D1B"/>
    <w:rsid w:val="00B46A01"/>
    <w:rsid w:val="00B56B53"/>
    <w:rsid w:val="00B6072A"/>
    <w:rsid w:val="00B67E37"/>
    <w:rsid w:val="00B704E5"/>
    <w:rsid w:val="00B74C1B"/>
    <w:rsid w:val="00B74CB5"/>
    <w:rsid w:val="00B838E4"/>
    <w:rsid w:val="00B8422F"/>
    <w:rsid w:val="00B93840"/>
    <w:rsid w:val="00B97B59"/>
    <w:rsid w:val="00BA1E9E"/>
    <w:rsid w:val="00BA50F8"/>
    <w:rsid w:val="00BB12DB"/>
    <w:rsid w:val="00BC062F"/>
    <w:rsid w:val="00BC4765"/>
    <w:rsid w:val="00BD36F1"/>
    <w:rsid w:val="00C123DA"/>
    <w:rsid w:val="00C14F41"/>
    <w:rsid w:val="00C16253"/>
    <w:rsid w:val="00C22D2D"/>
    <w:rsid w:val="00C71D3C"/>
    <w:rsid w:val="00C80C03"/>
    <w:rsid w:val="00CA6D06"/>
    <w:rsid w:val="00CB1BAF"/>
    <w:rsid w:val="00CF42D0"/>
    <w:rsid w:val="00D0459D"/>
    <w:rsid w:val="00D31047"/>
    <w:rsid w:val="00D3408A"/>
    <w:rsid w:val="00D41308"/>
    <w:rsid w:val="00D5724B"/>
    <w:rsid w:val="00D72C58"/>
    <w:rsid w:val="00D86BFD"/>
    <w:rsid w:val="00D951A0"/>
    <w:rsid w:val="00D95B98"/>
    <w:rsid w:val="00DB2721"/>
    <w:rsid w:val="00DC6A30"/>
    <w:rsid w:val="00E04D40"/>
    <w:rsid w:val="00E224ED"/>
    <w:rsid w:val="00E4221A"/>
    <w:rsid w:val="00E57B13"/>
    <w:rsid w:val="00E639B2"/>
    <w:rsid w:val="00E6419D"/>
    <w:rsid w:val="00E76BE1"/>
    <w:rsid w:val="00E946CC"/>
    <w:rsid w:val="00ED26DA"/>
    <w:rsid w:val="00EF144D"/>
    <w:rsid w:val="00F140D5"/>
    <w:rsid w:val="00F218E9"/>
    <w:rsid w:val="00F401B0"/>
    <w:rsid w:val="00F41319"/>
    <w:rsid w:val="00F43F27"/>
    <w:rsid w:val="00F46FF7"/>
    <w:rsid w:val="00F60993"/>
    <w:rsid w:val="00F60E74"/>
    <w:rsid w:val="00F672E9"/>
    <w:rsid w:val="00F70572"/>
    <w:rsid w:val="00F830A5"/>
    <w:rsid w:val="00F863F3"/>
    <w:rsid w:val="00F922D8"/>
    <w:rsid w:val="00FB2711"/>
    <w:rsid w:val="00FB76A5"/>
    <w:rsid w:val="00FC0F09"/>
    <w:rsid w:val="00FC4814"/>
    <w:rsid w:val="00FF26A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FA873"/>
  <w15:docId w15:val="{0050D9FE-1729-43A5-91BB-DDC353B4E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444"/>
    <w:pPr>
      <w:spacing w:line="288" w:lineRule="auto"/>
    </w:pPr>
    <w:rPr>
      <w:rFonts w:ascii="Garamond" w:eastAsia="Times New Roman" w:hAnsi="Garamond"/>
      <w:sz w:val="22"/>
      <w:lang w:val="en-GB" w:eastAsia="en-US"/>
    </w:rPr>
  </w:style>
  <w:style w:type="paragraph" w:styleId="Heading1">
    <w:name w:val="heading 1"/>
    <w:next w:val="BodyText"/>
    <w:link w:val="Heading1Char"/>
    <w:qFormat/>
    <w:rsid w:val="00AE4F46"/>
    <w:pPr>
      <w:keepNext/>
      <w:numPr>
        <w:numId w:val="1"/>
      </w:numPr>
      <w:tabs>
        <w:tab w:val="clear" w:pos="680"/>
        <w:tab w:val="left" w:pos="0"/>
      </w:tabs>
      <w:spacing w:before="720" w:after="480"/>
      <w:ind w:left="794" w:hanging="794"/>
      <w:outlineLvl w:val="0"/>
    </w:pPr>
    <w:rPr>
      <w:rFonts w:ascii="Arial Narrow" w:eastAsia="Arial Unicode MS" w:hAnsi="Arial Narrow"/>
      <w:caps/>
      <w:noProof/>
      <w:kern w:val="28"/>
      <w:sz w:val="40"/>
      <w:szCs w:val="40"/>
      <w:lang w:val="en-GB" w:eastAsia="en-US"/>
    </w:rPr>
  </w:style>
  <w:style w:type="paragraph" w:styleId="Heading2">
    <w:name w:val="heading 2"/>
    <w:basedOn w:val="Heading1"/>
    <w:next w:val="BodyText"/>
    <w:link w:val="Heading2Char"/>
    <w:qFormat/>
    <w:rsid w:val="002A1AA1"/>
    <w:pPr>
      <w:numPr>
        <w:ilvl w:val="1"/>
      </w:numPr>
      <w:tabs>
        <w:tab w:val="clear" w:pos="0"/>
        <w:tab w:val="clear" w:pos="1080"/>
      </w:tabs>
      <w:spacing w:before="360" w:after="60"/>
      <w:ind w:left="794" w:hanging="794"/>
      <w:outlineLvl w:val="1"/>
    </w:pPr>
    <w:rPr>
      <w:b/>
      <w:caps w:val="0"/>
      <w:sz w:val="22"/>
    </w:rPr>
  </w:style>
  <w:style w:type="paragraph" w:styleId="Heading3">
    <w:name w:val="heading 3"/>
    <w:basedOn w:val="Heading1"/>
    <w:next w:val="BodyText"/>
    <w:link w:val="Heading3Char"/>
    <w:qFormat/>
    <w:rsid w:val="00F863F3"/>
    <w:pPr>
      <w:numPr>
        <w:ilvl w:val="2"/>
      </w:numPr>
      <w:tabs>
        <w:tab w:val="clear" w:pos="1440"/>
      </w:tabs>
      <w:spacing w:before="240" w:after="60"/>
      <w:ind w:left="794" w:hanging="794"/>
      <w:outlineLvl w:val="2"/>
    </w:pPr>
    <w:rPr>
      <w:b/>
      <w:caps w:val="0"/>
      <w:noProof w:val="0"/>
      <w:sz w:val="20"/>
    </w:rPr>
  </w:style>
  <w:style w:type="paragraph" w:styleId="Heading4">
    <w:name w:val="heading 4"/>
    <w:basedOn w:val="Heading3"/>
    <w:next w:val="BodyText"/>
    <w:link w:val="Heading4Char"/>
    <w:qFormat/>
    <w:rsid w:val="00C14F41"/>
    <w:pPr>
      <w:numPr>
        <w:ilvl w:val="3"/>
      </w:numPr>
      <w:tabs>
        <w:tab w:val="clear" w:pos="1800"/>
      </w:tabs>
      <w:outlineLvl w:val="3"/>
    </w:pPr>
  </w:style>
  <w:style w:type="paragraph" w:styleId="Heading5">
    <w:name w:val="heading 5"/>
    <w:basedOn w:val="Normal"/>
    <w:next w:val="Normal"/>
    <w:link w:val="Heading5Char"/>
    <w:qFormat/>
    <w:rsid w:val="00C14F41"/>
    <w:pPr>
      <w:keepNext/>
      <w:framePr w:w="9059" w:h="5909" w:hRule="exact" w:hSpace="181" w:wrap="notBeside" w:vAnchor="text" w:hAnchor="page" w:x="1584" w:y="482"/>
      <w:jc w:val="center"/>
      <w:outlineLvl w:val="4"/>
    </w:pPr>
    <w:rPr>
      <w:rFonts w:ascii="Helvetica" w:hAnsi="Helvetica"/>
      <w:b/>
      <w:sz w:val="36"/>
    </w:rPr>
  </w:style>
  <w:style w:type="paragraph" w:styleId="Heading6">
    <w:name w:val="heading 6"/>
    <w:basedOn w:val="Normal"/>
    <w:next w:val="Normal"/>
    <w:link w:val="Heading6Char"/>
    <w:qFormat/>
    <w:rsid w:val="00C14F41"/>
    <w:pPr>
      <w:keepNext/>
      <w:jc w:val="center"/>
      <w:outlineLvl w:val="5"/>
    </w:pPr>
    <w:rPr>
      <w:rFonts w:ascii="Helvetica" w:hAnsi="Helvetica"/>
      <w:sz w:val="36"/>
    </w:rPr>
  </w:style>
  <w:style w:type="paragraph" w:styleId="Heading7">
    <w:name w:val="heading 7"/>
    <w:basedOn w:val="Normal"/>
    <w:next w:val="Normal"/>
    <w:link w:val="Heading7Char"/>
    <w:qFormat/>
    <w:rsid w:val="00C14F41"/>
    <w:pPr>
      <w:keepNext/>
      <w:jc w:val="center"/>
      <w:outlineLvl w:val="6"/>
    </w:pPr>
    <w:rPr>
      <w:rFonts w:ascii="Helvetica" w:hAnsi="Helvetica"/>
      <w:b/>
      <w:sz w:val="20"/>
    </w:rPr>
  </w:style>
  <w:style w:type="paragraph" w:styleId="Heading8">
    <w:name w:val="heading 8"/>
    <w:basedOn w:val="Normal"/>
    <w:next w:val="Normal"/>
    <w:link w:val="Heading8Char"/>
    <w:qFormat/>
    <w:rsid w:val="006D4A3A"/>
    <w:pPr>
      <w:keepNext/>
      <w:pageBreakBefore/>
      <w:pBdr>
        <w:bottom w:val="single" w:sz="4" w:space="0" w:color="auto"/>
      </w:pBdr>
      <w:spacing w:after="240"/>
      <w:outlineLvl w:val="7"/>
    </w:pPr>
    <w:rPr>
      <w:rFonts w:ascii="Arial Narrow" w:hAnsi="Arial Narrow"/>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E4F46"/>
    <w:rPr>
      <w:rFonts w:ascii="Arial Narrow" w:eastAsia="Arial Unicode MS" w:hAnsi="Arial Narrow"/>
      <w:caps/>
      <w:noProof/>
      <w:kern w:val="28"/>
      <w:sz w:val="40"/>
      <w:szCs w:val="40"/>
      <w:lang w:val="en-GB" w:eastAsia="en-US"/>
    </w:rPr>
  </w:style>
  <w:style w:type="character" w:customStyle="1" w:styleId="Heading2Char">
    <w:name w:val="Heading 2 Char"/>
    <w:link w:val="Heading2"/>
    <w:rsid w:val="002A1AA1"/>
    <w:rPr>
      <w:rFonts w:ascii="Arial Narrow" w:eastAsia="Arial Unicode MS" w:hAnsi="Arial Narrow"/>
      <w:b/>
      <w:noProof/>
      <w:kern w:val="28"/>
      <w:sz w:val="22"/>
      <w:szCs w:val="40"/>
      <w:lang w:val="en-GB" w:eastAsia="en-US"/>
    </w:rPr>
  </w:style>
  <w:style w:type="character" w:customStyle="1" w:styleId="Heading3Char">
    <w:name w:val="Heading 3 Char"/>
    <w:link w:val="Heading3"/>
    <w:rsid w:val="00F863F3"/>
    <w:rPr>
      <w:rFonts w:ascii="Arial Narrow" w:eastAsia="Arial Unicode MS" w:hAnsi="Arial Narrow"/>
      <w:b/>
      <w:kern w:val="28"/>
      <w:szCs w:val="40"/>
      <w:lang w:val="en-GB" w:eastAsia="en-US"/>
    </w:rPr>
  </w:style>
  <w:style w:type="character" w:customStyle="1" w:styleId="Heading4Char">
    <w:name w:val="Heading 4 Char"/>
    <w:link w:val="Heading4"/>
    <w:rsid w:val="00C14F41"/>
    <w:rPr>
      <w:rFonts w:ascii="Helvetica" w:eastAsia="Times New Roman" w:hAnsi="Helvetica" w:cs="Times New Roman"/>
      <w:b/>
      <w:kern w:val="28"/>
      <w:szCs w:val="40"/>
      <w:lang w:val="en-GB" w:eastAsia="en-US"/>
    </w:rPr>
  </w:style>
  <w:style w:type="character" w:customStyle="1" w:styleId="Heading5Char">
    <w:name w:val="Heading 5 Char"/>
    <w:link w:val="Heading5"/>
    <w:rsid w:val="00C14F41"/>
    <w:rPr>
      <w:rFonts w:ascii="Helvetica" w:eastAsia="Times New Roman" w:hAnsi="Helvetica" w:cs="Times New Roman"/>
      <w:b/>
      <w:sz w:val="36"/>
      <w:szCs w:val="20"/>
      <w:lang w:val="en-GB" w:eastAsia="en-US"/>
    </w:rPr>
  </w:style>
  <w:style w:type="character" w:customStyle="1" w:styleId="Heading6Char">
    <w:name w:val="Heading 6 Char"/>
    <w:link w:val="Heading6"/>
    <w:rsid w:val="00C14F41"/>
    <w:rPr>
      <w:rFonts w:ascii="Helvetica" w:eastAsia="Times New Roman" w:hAnsi="Helvetica" w:cs="Times New Roman"/>
      <w:sz w:val="36"/>
      <w:szCs w:val="20"/>
      <w:lang w:val="en-GB" w:eastAsia="en-US"/>
    </w:rPr>
  </w:style>
  <w:style w:type="character" w:customStyle="1" w:styleId="Heading7Char">
    <w:name w:val="Heading 7 Char"/>
    <w:link w:val="Heading7"/>
    <w:rsid w:val="00C14F41"/>
    <w:rPr>
      <w:rFonts w:ascii="Helvetica" w:eastAsia="Times New Roman" w:hAnsi="Helvetica" w:cs="Times New Roman"/>
      <w:b/>
      <w:sz w:val="20"/>
      <w:szCs w:val="20"/>
      <w:lang w:val="en-GB" w:eastAsia="en-US"/>
    </w:rPr>
  </w:style>
  <w:style w:type="character" w:customStyle="1" w:styleId="Heading8Char">
    <w:name w:val="Heading 8 Char"/>
    <w:link w:val="Heading8"/>
    <w:rsid w:val="006D4A3A"/>
    <w:rPr>
      <w:rFonts w:ascii="Arial Narrow" w:eastAsia="Times New Roman" w:hAnsi="Arial Narrow"/>
      <w:b/>
      <w:sz w:val="36"/>
      <w:lang w:val="en-GB" w:eastAsia="en-US"/>
    </w:rPr>
  </w:style>
  <w:style w:type="paragraph" w:styleId="Header">
    <w:name w:val="header"/>
    <w:basedOn w:val="Normal"/>
    <w:link w:val="HeaderChar"/>
    <w:rsid w:val="006D4A3A"/>
    <w:pPr>
      <w:tabs>
        <w:tab w:val="center" w:pos="4320"/>
        <w:tab w:val="right" w:pos="8640"/>
      </w:tabs>
      <w:jc w:val="center"/>
    </w:pPr>
    <w:rPr>
      <w:rFonts w:ascii="Arial Narrow" w:hAnsi="Arial Narrow"/>
      <w:caps/>
      <w:sz w:val="14"/>
    </w:rPr>
  </w:style>
  <w:style w:type="character" w:customStyle="1" w:styleId="HeaderChar">
    <w:name w:val="Header Char"/>
    <w:link w:val="Header"/>
    <w:rsid w:val="006D4A3A"/>
    <w:rPr>
      <w:rFonts w:ascii="Arial Narrow" w:eastAsia="Times New Roman" w:hAnsi="Arial Narrow"/>
      <w:caps/>
      <w:sz w:val="14"/>
      <w:lang w:val="en-GB" w:eastAsia="en-US"/>
    </w:rPr>
  </w:style>
  <w:style w:type="character" w:styleId="PageNumber">
    <w:name w:val="page number"/>
    <w:basedOn w:val="DefaultParagraphFont"/>
    <w:rsid w:val="00C14F41"/>
  </w:style>
  <w:style w:type="paragraph" w:styleId="Footer">
    <w:name w:val="footer"/>
    <w:basedOn w:val="Normal"/>
    <w:link w:val="FooterChar"/>
    <w:rsid w:val="00C14F41"/>
    <w:pPr>
      <w:pBdr>
        <w:top w:val="single" w:sz="4" w:space="1" w:color="auto"/>
        <w:left w:val="single" w:sz="4" w:space="4" w:color="auto"/>
        <w:bottom w:val="single" w:sz="4" w:space="1" w:color="auto"/>
        <w:right w:val="single" w:sz="4" w:space="4" w:color="auto"/>
      </w:pBdr>
      <w:tabs>
        <w:tab w:val="center" w:pos="4320"/>
        <w:tab w:val="right" w:pos="8640"/>
      </w:tabs>
      <w:jc w:val="center"/>
    </w:pPr>
    <w:rPr>
      <w:rFonts w:ascii="Helvetica" w:hAnsi="Helvetica"/>
      <w:sz w:val="14"/>
    </w:rPr>
  </w:style>
  <w:style w:type="character" w:customStyle="1" w:styleId="FooterChar">
    <w:name w:val="Footer Char"/>
    <w:link w:val="Footer"/>
    <w:rsid w:val="00C14F41"/>
    <w:rPr>
      <w:rFonts w:ascii="Helvetica" w:eastAsia="Times New Roman" w:hAnsi="Helvetica" w:cs="Times New Roman"/>
      <w:sz w:val="14"/>
      <w:szCs w:val="20"/>
      <w:lang w:val="en-GB" w:eastAsia="en-US"/>
    </w:rPr>
  </w:style>
  <w:style w:type="paragraph" w:customStyle="1" w:styleId="Head">
    <w:name w:val="Head"/>
    <w:basedOn w:val="BodyText"/>
    <w:link w:val="HeadChar"/>
    <w:rsid w:val="00F43F27"/>
    <w:pPr>
      <w:keepNext/>
      <w:pageBreakBefore/>
      <w:pBdr>
        <w:bottom w:val="single" w:sz="4" w:space="1" w:color="auto"/>
      </w:pBdr>
      <w:spacing w:after="240"/>
    </w:pPr>
    <w:rPr>
      <w:rFonts w:ascii="Arial Narrow" w:hAnsi="Arial Narrow"/>
      <w:caps/>
      <w:sz w:val="32"/>
      <w:szCs w:val="36"/>
    </w:rPr>
  </w:style>
  <w:style w:type="paragraph" w:styleId="BodyText">
    <w:name w:val="Body Text"/>
    <w:basedOn w:val="Normal"/>
    <w:link w:val="BodyTextChar"/>
    <w:rsid w:val="00F70572"/>
    <w:pPr>
      <w:spacing w:line="280" w:lineRule="exact"/>
    </w:pPr>
  </w:style>
  <w:style w:type="character" w:customStyle="1" w:styleId="BodyTextChar">
    <w:name w:val="Body Text Char"/>
    <w:link w:val="BodyText"/>
    <w:rsid w:val="00F70572"/>
    <w:rPr>
      <w:rFonts w:ascii="Garamond" w:eastAsia="Times New Roman" w:hAnsi="Garamond"/>
      <w:sz w:val="22"/>
      <w:lang w:val="en-GB" w:eastAsia="en-US"/>
    </w:rPr>
  </w:style>
  <w:style w:type="paragraph" w:customStyle="1" w:styleId="discl">
    <w:name w:val="discl"/>
    <w:basedOn w:val="BodyText"/>
    <w:rsid w:val="003D6A12"/>
    <w:rPr>
      <w:rFonts w:ascii="Arial Narrow" w:hAnsi="Arial Narrow"/>
      <w:sz w:val="20"/>
    </w:rPr>
  </w:style>
  <w:style w:type="paragraph" w:styleId="BalloonText">
    <w:name w:val="Balloon Text"/>
    <w:basedOn w:val="Normal"/>
    <w:link w:val="BalloonTextChar"/>
    <w:uiPriority w:val="99"/>
    <w:semiHidden/>
    <w:unhideWhenUsed/>
    <w:rsid w:val="0074217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74217B"/>
    <w:rPr>
      <w:rFonts w:ascii="Tahoma" w:eastAsia="Times New Roman" w:hAnsi="Tahoma" w:cs="Tahoma"/>
      <w:sz w:val="16"/>
      <w:szCs w:val="16"/>
      <w:lang w:val="en-GB" w:eastAsia="en-US"/>
    </w:rPr>
  </w:style>
  <w:style w:type="paragraph" w:styleId="TOCHeading">
    <w:name w:val="TOC Heading"/>
    <w:basedOn w:val="Heading1"/>
    <w:next w:val="Normal"/>
    <w:uiPriority w:val="39"/>
    <w:semiHidden/>
    <w:unhideWhenUsed/>
    <w:qFormat/>
    <w:rsid w:val="003E7286"/>
    <w:pPr>
      <w:keepLines/>
      <w:numPr>
        <w:numId w:val="0"/>
      </w:numPr>
      <w:tabs>
        <w:tab w:val="clear" w:pos="0"/>
      </w:tabs>
      <w:spacing w:before="480" w:after="0" w:line="276" w:lineRule="auto"/>
      <w:outlineLvl w:val="9"/>
    </w:pPr>
    <w:rPr>
      <w:rFonts w:ascii="Cambria" w:eastAsia="MS Gothic" w:hAnsi="Cambria"/>
      <w:b/>
      <w:bCs/>
      <w:caps w:val="0"/>
      <w:noProof w:val="0"/>
      <w:color w:val="365F91"/>
      <w:kern w:val="0"/>
      <w:sz w:val="28"/>
      <w:szCs w:val="28"/>
      <w:lang w:val="en-US" w:eastAsia="ja-JP"/>
    </w:rPr>
  </w:style>
  <w:style w:type="paragraph" w:styleId="TOC1">
    <w:name w:val="toc 1"/>
    <w:basedOn w:val="Normal"/>
    <w:next w:val="Normal"/>
    <w:autoRedefine/>
    <w:uiPriority w:val="39"/>
    <w:unhideWhenUsed/>
    <w:qFormat/>
    <w:rsid w:val="00F60E74"/>
    <w:pPr>
      <w:tabs>
        <w:tab w:val="right" w:leader="dot" w:pos="9070"/>
      </w:tabs>
      <w:ind w:left="425" w:hanging="425"/>
    </w:pPr>
  </w:style>
  <w:style w:type="paragraph" w:styleId="TOC2">
    <w:name w:val="toc 2"/>
    <w:basedOn w:val="Normal"/>
    <w:next w:val="Normal"/>
    <w:autoRedefine/>
    <w:uiPriority w:val="39"/>
    <w:unhideWhenUsed/>
    <w:qFormat/>
    <w:rsid w:val="00F60E74"/>
    <w:pPr>
      <w:tabs>
        <w:tab w:val="left" w:pos="992"/>
        <w:tab w:val="right" w:leader="dot" w:pos="9070"/>
      </w:tabs>
      <w:ind w:left="992" w:hanging="567"/>
    </w:pPr>
    <w:rPr>
      <w:sz w:val="20"/>
    </w:rPr>
  </w:style>
  <w:style w:type="paragraph" w:styleId="TOC3">
    <w:name w:val="toc 3"/>
    <w:basedOn w:val="Normal"/>
    <w:next w:val="Normal"/>
    <w:autoRedefine/>
    <w:uiPriority w:val="39"/>
    <w:unhideWhenUsed/>
    <w:qFormat/>
    <w:rsid w:val="002B6A87"/>
    <w:pPr>
      <w:tabs>
        <w:tab w:val="left" w:pos="992"/>
        <w:tab w:val="right" w:leader="dot" w:pos="9070"/>
      </w:tabs>
      <w:ind w:left="992" w:hanging="567"/>
    </w:pPr>
  </w:style>
  <w:style w:type="character" w:styleId="Hyperlink">
    <w:name w:val="Hyperlink"/>
    <w:uiPriority w:val="99"/>
    <w:unhideWhenUsed/>
    <w:rsid w:val="003E7286"/>
    <w:rPr>
      <w:color w:val="0000FF"/>
      <w:u w:val="single"/>
    </w:rPr>
  </w:style>
  <w:style w:type="paragraph" w:customStyle="1" w:styleId="Head2">
    <w:name w:val="Head2"/>
    <w:basedOn w:val="Head"/>
    <w:next w:val="BodyText"/>
    <w:link w:val="Head2Char"/>
    <w:qFormat/>
    <w:rsid w:val="0001651F"/>
  </w:style>
  <w:style w:type="character" w:customStyle="1" w:styleId="HeadChar">
    <w:name w:val="Head Char"/>
    <w:link w:val="Head"/>
    <w:rsid w:val="0001651F"/>
    <w:rPr>
      <w:rFonts w:ascii="Arial Narrow" w:eastAsia="Times New Roman" w:hAnsi="Arial Narrow"/>
      <w:caps/>
      <w:sz w:val="32"/>
      <w:szCs w:val="36"/>
      <w:lang w:val="en-GB" w:eastAsia="en-US"/>
    </w:rPr>
  </w:style>
  <w:style w:type="character" w:customStyle="1" w:styleId="Head2Char">
    <w:name w:val="Head2 Char"/>
    <w:basedOn w:val="HeadChar"/>
    <w:link w:val="Head2"/>
    <w:rsid w:val="0001651F"/>
    <w:rPr>
      <w:rFonts w:ascii="Arial Narrow" w:eastAsia="Times New Roman" w:hAnsi="Arial Narrow"/>
      <w:caps/>
      <w:sz w:val="32"/>
      <w:szCs w:val="36"/>
      <w:lang w:val="en-GB" w:eastAsia="en-US"/>
    </w:rPr>
  </w:style>
  <w:style w:type="paragraph" w:styleId="Caption">
    <w:name w:val="caption"/>
    <w:basedOn w:val="BodyText"/>
    <w:next w:val="BodyText"/>
    <w:uiPriority w:val="35"/>
    <w:unhideWhenUsed/>
    <w:qFormat/>
    <w:rsid w:val="00967042"/>
    <w:pPr>
      <w:spacing w:after="200" w:line="240" w:lineRule="auto"/>
    </w:pPr>
    <w:rPr>
      <w:bCs/>
      <w:sz w:val="20"/>
      <w:szCs w:val="18"/>
    </w:rPr>
  </w:style>
  <w:style w:type="paragraph" w:customStyle="1" w:styleId="Head1">
    <w:name w:val="Head1"/>
    <w:basedOn w:val="Head"/>
    <w:qFormat/>
    <w:rsid w:val="00F863F3"/>
    <w:pPr>
      <w:pBdr>
        <w:bottom w:val="none" w:sz="0" w:space="0" w:color="auto"/>
      </w:pBdr>
      <w:spacing w:after="360"/>
    </w:pPr>
  </w:style>
  <w:style w:type="paragraph" w:styleId="NormalWeb">
    <w:name w:val="Normal (Web)"/>
    <w:basedOn w:val="Normal"/>
    <w:uiPriority w:val="99"/>
    <w:unhideWhenUsed/>
    <w:rsid w:val="000F4B96"/>
    <w:pPr>
      <w:spacing w:before="100" w:beforeAutospacing="1" w:after="100" w:afterAutospacing="1" w:line="240" w:lineRule="auto"/>
    </w:pPr>
    <w:rPr>
      <w:rFonts w:ascii="Times New Roman" w:eastAsiaTheme="minorEastAsia" w:hAnsi="Times New Roman"/>
      <w:sz w:val="24"/>
      <w:szCs w:val="24"/>
      <w:lang w:val="en-US"/>
    </w:rPr>
  </w:style>
  <w:style w:type="paragraph" w:styleId="ListParagraph">
    <w:name w:val="List Paragraph"/>
    <w:basedOn w:val="Normal"/>
    <w:uiPriority w:val="34"/>
    <w:qFormat/>
    <w:rsid w:val="006B2DC1"/>
    <w:pPr>
      <w:ind w:left="720"/>
      <w:contextualSpacing/>
    </w:pPr>
  </w:style>
  <w:style w:type="character" w:customStyle="1" w:styleId="sidebar-sectionuser-gravatar-text">
    <w:name w:val="sidebar-section__user-gravatar-text"/>
    <w:basedOn w:val="DefaultParagraphFont"/>
    <w:rsid w:val="00D34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04570">
      <w:bodyDiv w:val="1"/>
      <w:marLeft w:val="0"/>
      <w:marRight w:val="0"/>
      <w:marTop w:val="0"/>
      <w:marBottom w:val="0"/>
      <w:divBdr>
        <w:top w:val="none" w:sz="0" w:space="0" w:color="auto"/>
        <w:left w:val="none" w:sz="0" w:space="0" w:color="auto"/>
        <w:bottom w:val="none" w:sz="0" w:space="0" w:color="auto"/>
        <w:right w:val="none" w:sz="0" w:space="0" w:color="auto"/>
      </w:divBdr>
      <w:divsChild>
        <w:div w:id="1733502665">
          <w:marLeft w:val="1886"/>
          <w:marRight w:val="0"/>
          <w:marTop w:val="0"/>
          <w:marBottom w:val="0"/>
          <w:divBdr>
            <w:top w:val="none" w:sz="0" w:space="0" w:color="auto"/>
            <w:left w:val="none" w:sz="0" w:space="0" w:color="auto"/>
            <w:bottom w:val="none" w:sz="0" w:space="0" w:color="auto"/>
            <w:right w:val="none" w:sz="0" w:space="0" w:color="auto"/>
          </w:divBdr>
        </w:div>
      </w:divsChild>
    </w:div>
    <w:div w:id="623854445">
      <w:bodyDiv w:val="1"/>
      <w:marLeft w:val="0"/>
      <w:marRight w:val="0"/>
      <w:marTop w:val="0"/>
      <w:marBottom w:val="0"/>
      <w:divBdr>
        <w:top w:val="none" w:sz="0" w:space="0" w:color="auto"/>
        <w:left w:val="none" w:sz="0" w:space="0" w:color="auto"/>
        <w:bottom w:val="none" w:sz="0" w:space="0" w:color="auto"/>
        <w:right w:val="none" w:sz="0" w:space="0" w:color="auto"/>
      </w:divBdr>
    </w:div>
    <w:div w:id="807164017">
      <w:bodyDiv w:val="1"/>
      <w:marLeft w:val="0"/>
      <w:marRight w:val="0"/>
      <w:marTop w:val="0"/>
      <w:marBottom w:val="0"/>
      <w:divBdr>
        <w:top w:val="none" w:sz="0" w:space="0" w:color="auto"/>
        <w:left w:val="none" w:sz="0" w:space="0" w:color="auto"/>
        <w:bottom w:val="none" w:sz="0" w:space="0" w:color="auto"/>
        <w:right w:val="none" w:sz="0" w:space="0" w:color="auto"/>
      </w:divBdr>
    </w:div>
    <w:div w:id="1282959625">
      <w:bodyDiv w:val="1"/>
      <w:marLeft w:val="0"/>
      <w:marRight w:val="0"/>
      <w:marTop w:val="0"/>
      <w:marBottom w:val="0"/>
      <w:divBdr>
        <w:top w:val="none" w:sz="0" w:space="0" w:color="auto"/>
        <w:left w:val="none" w:sz="0" w:space="0" w:color="auto"/>
        <w:bottom w:val="none" w:sz="0" w:space="0" w:color="auto"/>
        <w:right w:val="none" w:sz="0" w:space="0" w:color="auto"/>
      </w:divBdr>
      <w:divsChild>
        <w:div w:id="532033618">
          <w:marLeft w:val="1886"/>
          <w:marRight w:val="0"/>
          <w:marTop w:val="0"/>
          <w:marBottom w:val="0"/>
          <w:divBdr>
            <w:top w:val="none" w:sz="0" w:space="0" w:color="auto"/>
            <w:left w:val="none" w:sz="0" w:space="0" w:color="auto"/>
            <w:bottom w:val="none" w:sz="0" w:space="0" w:color="auto"/>
            <w:right w:val="none" w:sz="0" w:space="0" w:color="auto"/>
          </w:divBdr>
        </w:div>
      </w:divsChild>
    </w:div>
    <w:div w:id="1669404259">
      <w:bodyDiv w:val="1"/>
      <w:marLeft w:val="0"/>
      <w:marRight w:val="0"/>
      <w:marTop w:val="0"/>
      <w:marBottom w:val="0"/>
      <w:divBdr>
        <w:top w:val="none" w:sz="0" w:space="0" w:color="auto"/>
        <w:left w:val="none" w:sz="0" w:space="0" w:color="auto"/>
        <w:bottom w:val="none" w:sz="0" w:space="0" w:color="auto"/>
        <w:right w:val="none" w:sz="0" w:space="0" w:color="auto"/>
      </w:divBdr>
      <w:divsChild>
        <w:div w:id="1614749457">
          <w:marLeft w:val="1886"/>
          <w:marRight w:val="0"/>
          <w:marTop w:val="0"/>
          <w:marBottom w:val="0"/>
          <w:divBdr>
            <w:top w:val="none" w:sz="0" w:space="0" w:color="auto"/>
            <w:left w:val="none" w:sz="0" w:space="0" w:color="auto"/>
            <w:bottom w:val="none" w:sz="0" w:space="0" w:color="auto"/>
            <w:right w:val="none" w:sz="0" w:space="0" w:color="auto"/>
          </w:divBdr>
        </w:div>
      </w:divsChild>
    </w:div>
    <w:div w:id="1686318844">
      <w:bodyDiv w:val="1"/>
      <w:marLeft w:val="0"/>
      <w:marRight w:val="0"/>
      <w:marTop w:val="0"/>
      <w:marBottom w:val="0"/>
      <w:divBdr>
        <w:top w:val="none" w:sz="0" w:space="0" w:color="auto"/>
        <w:left w:val="none" w:sz="0" w:space="0" w:color="auto"/>
        <w:bottom w:val="none" w:sz="0" w:space="0" w:color="auto"/>
        <w:right w:val="none" w:sz="0" w:space="0" w:color="auto"/>
      </w:divBdr>
    </w:div>
    <w:div w:id="2041588304">
      <w:bodyDiv w:val="1"/>
      <w:marLeft w:val="0"/>
      <w:marRight w:val="0"/>
      <w:marTop w:val="0"/>
      <w:marBottom w:val="0"/>
      <w:divBdr>
        <w:top w:val="none" w:sz="0" w:space="0" w:color="auto"/>
        <w:left w:val="none" w:sz="0" w:space="0" w:color="auto"/>
        <w:bottom w:val="none" w:sz="0" w:space="0" w:color="auto"/>
        <w:right w:val="none" w:sz="0" w:space="0" w:color="auto"/>
      </w:divBdr>
    </w:div>
    <w:div w:id="2050450857">
      <w:bodyDiv w:val="1"/>
      <w:marLeft w:val="0"/>
      <w:marRight w:val="0"/>
      <w:marTop w:val="0"/>
      <w:marBottom w:val="0"/>
      <w:divBdr>
        <w:top w:val="none" w:sz="0" w:space="0" w:color="auto"/>
        <w:left w:val="none" w:sz="0" w:space="0" w:color="auto"/>
        <w:bottom w:val="none" w:sz="0" w:space="0" w:color="auto"/>
        <w:right w:val="none" w:sz="0" w:space="0" w:color="auto"/>
      </w:divBdr>
      <w:divsChild>
        <w:div w:id="714237380">
          <w:marLeft w:val="547"/>
          <w:marRight w:val="0"/>
          <w:marTop w:val="0"/>
          <w:marBottom w:val="0"/>
          <w:divBdr>
            <w:top w:val="none" w:sz="0" w:space="0" w:color="auto"/>
            <w:left w:val="none" w:sz="0" w:space="0" w:color="auto"/>
            <w:bottom w:val="none" w:sz="0" w:space="0" w:color="auto"/>
            <w:right w:val="none" w:sz="0" w:space="0" w:color="auto"/>
          </w:divBdr>
        </w:div>
        <w:div w:id="2094738449">
          <w:marLeft w:val="1166"/>
          <w:marRight w:val="0"/>
          <w:marTop w:val="0"/>
          <w:marBottom w:val="0"/>
          <w:divBdr>
            <w:top w:val="none" w:sz="0" w:space="0" w:color="auto"/>
            <w:left w:val="none" w:sz="0" w:space="0" w:color="auto"/>
            <w:bottom w:val="none" w:sz="0" w:space="0" w:color="auto"/>
            <w:right w:val="none" w:sz="0" w:space="0" w:color="auto"/>
          </w:divBdr>
        </w:div>
        <w:div w:id="693845985">
          <w:marLeft w:val="1166"/>
          <w:marRight w:val="0"/>
          <w:marTop w:val="0"/>
          <w:marBottom w:val="0"/>
          <w:divBdr>
            <w:top w:val="none" w:sz="0" w:space="0" w:color="auto"/>
            <w:left w:val="none" w:sz="0" w:space="0" w:color="auto"/>
            <w:bottom w:val="none" w:sz="0" w:space="0" w:color="auto"/>
            <w:right w:val="none" w:sz="0" w:space="0" w:color="auto"/>
          </w:divBdr>
        </w:div>
        <w:div w:id="1775664266">
          <w:marLeft w:val="1166"/>
          <w:marRight w:val="0"/>
          <w:marTop w:val="0"/>
          <w:marBottom w:val="0"/>
          <w:divBdr>
            <w:top w:val="none" w:sz="0" w:space="0" w:color="auto"/>
            <w:left w:val="none" w:sz="0" w:space="0" w:color="auto"/>
            <w:bottom w:val="none" w:sz="0" w:space="0" w:color="auto"/>
            <w:right w:val="none" w:sz="0" w:space="0" w:color="auto"/>
          </w:divBdr>
        </w:div>
        <w:div w:id="1913615227">
          <w:marLeft w:val="1166"/>
          <w:marRight w:val="0"/>
          <w:marTop w:val="0"/>
          <w:marBottom w:val="0"/>
          <w:divBdr>
            <w:top w:val="none" w:sz="0" w:space="0" w:color="auto"/>
            <w:left w:val="none" w:sz="0" w:space="0" w:color="auto"/>
            <w:bottom w:val="none" w:sz="0" w:space="0" w:color="auto"/>
            <w:right w:val="none" w:sz="0" w:space="0" w:color="auto"/>
          </w:divBdr>
        </w:div>
        <w:div w:id="739718528">
          <w:marLeft w:val="547"/>
          <w:marRight w:val="0"/>
          <w:marTop w:val="0"/>
          <w:marBottom w:val="0"/>
          <w:divBdr>
            <w:top w:val="none" w:sz="0" w:space="0" w:color="auto"/>
            <w:left w:val="none" w:sz="0" w:space="0" w:color="auto"/>
            <w:bottom w:val="none" w:sz="0" w:space="0" w:color="auto"/>
            <w:right w:val="none" w:sz="0" w:space="0" w:color="auto"/>
          </w:divBdr>
        </w:div>
        <w:div w:id="1011877850">
          <w:marLeft w:val="1166"/>
          <w:marRight w:val="0"/>
          <w:marTop w:val="0"/>
          <w:marBottom w:val="0"/>
          <w:divBdr>
            <w:top w:val="none" w:sz="0" w:space="0" w:color="auto"/>
            <w:left w:val="none" w:sz="0" w:space="0" w:color="auto"/>
            <w:bottom w:val="none" w:sz="0" w:space="0" w:color="auto"/>
            <w:right w:val="none" w:sz="0" w:space="0" w:color="auto"/>
          </w:divBdr>
        </w:div>
        <w:div w:id="119735046">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BERAI\courses\IIRS-ITC_MSC_PGD\2_year_MSC\sanders\pgd_Thesis_Template\thesi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C55D99-F53D-CB4D-A323-C3598E17A2D4}">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720F6-095F-4AC7-9AFB-862FF7C54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BERAI\courses\IIRS-ITC_MSC_PGD\2_year_MSC\sanders\pgd_Thesis_Template\thesis-template.dotx</Template>
  <TotalTime>296</TotalTime>
  <Pages>19</Pages>
  <Words>2704</Words>
  <Characters>14251</Characters>
  <Application>Microsoft Office Word</Application>
  <DocSecurity>0</DocSecurity>
  <Lines>647</Lines>
  <Paragraphs>201</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6754</CharactersWithSpaces>
  <SharedDoc>false</SharedDoc>
  <HLinks>
    <vt:vector size="42" baseType="variant">
      <vt:variant>
        <vt:i4>2031671</vt:i4>
      </vt:variant>
      <vt:variant>
        <vt:i4>38</vt:i4>
      </vt:variant>
      <vt:variant>
        <vt:i4>0</vt:i4>
      </vt:variant>
      <vt:variant>
        <vt:i4>5</vt:i4>
      </vt:variant>
      <vt:variant>
        <vt:lpwstr/>
      </vt:variant>
      <vt:variant>
        <vt:lpwstr>_Toc274668713</vt:lpwstr>
      </vt:variant>
      <vt:variant>
        <vt:i4>2031671</vt:i4>
      </vt:variant>
      <vt:variant>
        <vt:i4>32</vt:i4>
      </vt:variant>
      <vt:variant>
        <vt:i4>0</vt:i4>
      </vt:variant>
      <vt:variant>
        <vt:i4>5</vt:i4>
      </vt:variant>
      <vt:variant>
        <vt:lpwstr/>
      </vt:variant>
      <vt:variant>
        <vt:lpwstr>_Toc274668712</vt:lpwstr>
      </vt:variant>
      <vt:variant>
        <vt:i4>2031671</vt:i4>
      </vt:variant>
      <vt:variant>
        <vt:i4>26</vt:i4>
      </vt:variant>
      <vt:variant>
        <vt:i4>0</vt:i4>
      </vt:variant>
      <vt:variant>
        <vt:i4>5</vt:i4>
      </vt:variant>
      <vt:variant>
        <vt:lpwstr/>
      </vt:variant>
      <vt:variant>
        <vt:lpwstr>_Toc274668711</vt:lpwstr>
      </vt:variant>
      <vt:variant>
        <vt:i4>2031671</vt:i4>
      </vt:variant>
      <vt:variant>
        <vt:i4>20</vt:i4>
      </vt:variant>
      <vt:variant>
        <vt:i4>0</vt:i4>
      </vt:variant>
      <vt:variant>
        <vt:i4>5</vt:i4>
      </vt:variant>
      <vt:variant>
        <vt:lpwstr/>
      </vt:variant>
      <vt:variant>
        <vt:lpwstr>_Toc274668710</vt:lpwstr>
      </vt:variant>
      <vt:variant>
        <vt:i4>1966135</vt:i4>
      </vt:variant>
      <vt:variant>
        <vt:i4>14</vt:i4>
      </vt:variant>
      <vt:variant>
        <vt:i4>0</vt:i4>
      </vt:variant>
      <vt:variant>
        <vt:i4>5</vt:i4>
      </vt:variant>
      <vt:variant>
        <vt:lpwstr/>
      </vt:variant>
      <vt:variant>
        <vt:lpwstr>_Toc274668709</vt:lpwstr>
      </vt:variant>
      <vt:variant>
        <vt:i4>1966135</vt:i4>
      </vt:variant>
      <vt:variant>
        <vt:i4>8</vt:i4>
      </vt:variant>
      <vt:variant>
        <vt:i4>0</vt:i4>
      </vt:variant>
      <vt:variant>
        <vt:i4>5</vt:i4>
      </vt:variant>
      <vt:variant>
        <vt:lpwstr/>
      </vt:variant>
      <vt:variant>
        <vt:lpwstr>_Toc274668708</vt:lpwstr>
      </vt:variant>
      <vt:variant>
        <vt:i4>1966135</vt:i4>
      </vt:variant>
      <vt:variant>
        <vt:i4>2</vt:i4>
      </vt:variant>
      <vt:variant>
        <vt:i4>0</vt:i4>
      </vt:variant>
      <vt:variant>
        <vt:i4>5</vt:i4>
      </vt:variant>
      <vt:variant>
        <vt:lpwstr/>
      </vt:variant>
      <vt:variant>
        <vt:lpwstr>_Toc2746687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 &amp; RL</dc:creator>
  <cp:lastModifiedBy>manoj appalla</cp:lastModifiedBy>
  <cp:revision>133</cp:revision>
  <cp:lastPrinted>2021-10-13T10:13:00Z</cp:lastPrinted>
  <dcterms:created xsi:type="dcterms:W3CDTF">2022-08-19T04:37:00Z</dcterms:created>
  <dcterms:modified xsi:type="dcterms:W3CDTF">2022-09-0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15</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5a8ae971-dd1d-3165-b1a1-6c7c75538ae9</vt:lpwstr>
  </property>
  <property fmtid="{D5CDD505-2E9C-101B-9397-08002B2CF9AE}" pid="26" name="Mendeley Citation Style_1">
    <vt:lpwstr>http://www.zotero.org/styles/apa-6th-edition</vt:lpwstr>
  </property>
</Properties>
</file>